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F134A3" w14:textId="21268EFA" w:rsidR="00E1742E" w:rsidRPr="004F6073" w:rsidRDefault="00270012" w:rsidP="004F6073">
      <w:pPr>
        <w:jc w:val="center"/>
        <w:rPr>
          <w:rFonts w:cs="Times New Roman"/>
          <w:b/>
          <w:bCs/>
          <w:sz w:val="32"/>
          <w:szCs w:val="32"/>
        </w:rPr>
      </w:pPr>
      <w:r>
        <w:rPr>
          <w:rFonts w:cs="Times New Roman"/>
          <w:b/>
          <w:bCs/>
          <w:sz w:val="32"/>
          <w:szCs w:val="32"/>
        </w:rPr>
        <w:t>RANCANG BANGUN APLIKASI PENDETEKSI DAN PENDATAAN LINK PHISHING BERBASIS WEBSITE DENGAN TEKNOLOGI ARTIFICIAL INTELLIGENCE (AI)</w:t>
      </w:r>
    </w:p>
    <w:p w14:paraId="7D262672" w14:textId="3B9DDBF9" w:rsidR="003A75E3" w:rsidRDefault="003A75E3" w:rsidP="003A75E3">
      <w:pPr>
        <w:jc w:val="center"/>
        <w:rPr>
          <w:rFonts w:cs="Times New Roman"/>
          <w:b/>
          <w:bCs/>
          <w:sz w:val="32"/>
          <w:szCs w:val="32"/>
        </w:rPr>
      </w:pPr>
    </w:p>
    <w:p w14:paraId="4239B681" w14:textId="62AF47F2" w:rsidR="003A75E3" w:rsidRDefault="003A75E3" w:rsidP="00F14718">
      <w:pPr>
        <w:jc w:val="center"/>
        <w:rPr>
          <w:rFonts w:cs="Times New Roman"/>
          <w:b/>
          <w:bCs/>
          <w:sz w:val="32"/>
          <w:szCs w:val="32"/>
        </w:rPr>
      </w:pPr>
      <w:r>
        <w:rPr>
          <w:rFonts w:cs="Times New Roman"/>
          <w:b/>
          <w:bCs/>
          <w:sz w:val="32"/>
          <w:szCs w:val="32"/>
        </w:rPr>
        <w:t>SKRIPSI</w:t>
      </w:r>
    </w:p>
    <w:p w14:paraId="3779FA6A" w14:textId="77777777" w:rsidR="00BE60BB" w:rsidRDefault="00BE60BB" w:rsidP="00F14718">
      <w:pPr>
        <w:jc w:val="center"/>
        <w:rPr>
          <w:rFonts w:cs="Times New Roman"/>
          <w:b/>
          <w:bCs/>
          <w:sz w:val="32"/>
          <w:szCs w:val="32"/>
        </w:rPr>
      </w:pPr>
    </w:p>
    <w:p w14:paraId="2379AE9F" w14:textId="386BAECA" w:rsidR="003A75E3" w:rsidRDefault="003A75E3" w:rsidP="003A75E3">
      <w:pPr>
        <w:jc w:val="center"/>
        <w:rPr>
          <w:rFonts w:cs="Times New Roman"/>
          <w:b/>
          <w:bCs/>
          <w:sz w:val="32"/>
          <w:szCs w:val="32"/>
        </w:rPr>
      </w:pPr>
      <w:r>
        <w:rPr>
          <w:rFonts w:cs="Times New Roman"/>
          <w:b/>
          <w:bCs/>
          <w:sz w:val="32"/>
          <w:szCs w:val="32"/>
        </w:rPr>
        <w:t>OLEH:</w:t>
      </w:r>
    </w:p>
    <w:p w14:paraId="161D4929" w14:textId="7C8C7232" w:rsidR="003A75E3" w:rsidRDefault="003A75E3" w:rsidP="003A75E3">
      <w:pPr>
        <w:jc w:val="center"/>
        <w:rPr>
          <w:rFonts w:cs="Times New Roman"/>
          <w:b/>
          <w:bCs/>
          <w:sz w:val="32"/>
          <w:szCs w:val="32"/>
        </w:rPr>
      </w:pPr>
    </w:p>
    <w:p w14:paraId="3305F33B" w14:textId="0C0316B0" w:rsidR="003A75E3" w:rsidRDefault="00270012" w:rsidP="003A75E3">
      <w:pPr>
        <w:jc w:val="center"/>
        <w:rPr>
          <w:rFonts w:cs="Times New Roman"/>
          <w:b/>
          <w:bCs/>
          <w:sz w:val="32"/>
          <w:szCs w:val="32"/>
        </w:rPr>
      </w:pPr>
      <w:r>
        <w:rPr>
          <w:rFonts w:cs="Times New Roman"/>
          <w:b/>
          <w:bCs/>
          <w:sz w:val="32"/>
          <w:szCs w:val="32"/>
        </w:rPr>
        <w:t>Febrina Diponegoro</w:t>
      </w:r>
    </w:p>
    <w:p w14:paraId="2AEA70AE" w14:textId="74D4780F" w:rsidR="003A75E3" w:rsidRDefault="00270012" w:rsidP="003A75E3">
      <w:pPr>
        <w:jc w:val="center"/>
        <w:rPr>
          <w:rFonts w:cs="Times New Roman"/>
          <w:b/>
          <w:bCs/>
          <w:sz w:val="32"/>
          <w:szCs w:val="32"/>
        </w:rPr>
      </w:pPr>
      <w:r>
        <w:rPr>
          <w:rFonts w:cs="Times New Roman"/>
          <w:b/>
          <w:bCs/>
          <w:sz w:val="32"/>
          <w:szCs w:val="32"/>
        </w:rPr>
        <w:t>201910225023</w:t>
      </w:r>
    </w:p>
    <w:p w14:paraId="1F6F1658" w14:textId="69AE4B3C" w:rsidR="003A75E3" w:rsidRDefault="003A75E3" w:rsidP="003A75E3">
      <w:pPr>
        <w:jc w:val="center"/>
        <w:rPr>
          <w:rFonts w:cs="Times New Roman"/>
          <w:b/>
          <w:bCs/>
          <w:sz w:val="32"/>
          <w:szCs w:val="32"/>
        </w:rPr>
      </w:pPr>
    </w:p>
    <w:p w14:paraId="00932648" w14:textId="2478BDFE" w:rsidR="003A75E3" w:rsidRDefault="00BE60BB" w:rsidP="00BE60BB">
      <w:pPr>
        <w:jc w:val="center"/>
        <w:rPr>
          <w:rFonts w:cs="Times New Roman"/>
          <w:b/>
          <w:bCs/>
          <w:sz w:val="32"/>
          <w:szCs w:val="32"/>
        </w:rPr>
      </w:pPr>
      <w:r>
        <w:rPr>
          <w:noProof/>
          <w:lang w:val="en-US"/>
        </w:rPr>
        <w:drawing>
          <wp:inline distT="0" distB="0" distL="0" distR="0" wp14:anchorId="6A8F5FC2" wp14:editId="5BCFD4B3">
            <wp:extent cx="1955800" cy="19558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60088" cy="1960088"/>
                    </a:xfrm>
                    <a:prstGeom prst="rect">
                      <a:avLst/>
                    </a:prstGeom>
                    <a:noFill/>
                    <a:ln>
                      <a:noFill/>
                    </a:ln>
                  </pic:spPr>
                </pic:pic>
              </a:graphicData>
            </a:graphic>
          </wp:inline>
        </w:drawing>
      </w:r>
    </w:p>
    <w:p w14:paraId="7A9B43D6" w14:textId="77777777" w:rsidR="00D14E43" w:rsidRDefault="00D14E43" w:rsidP="00BE60BB">
      <w:pPr>
        <w:jc w:val="center"/>
        <w:rPr>
          <w:rFonts w:cs="Times New Roman"/>
          <w:b/>
          <w:bCs/>
          <w:sz w:val="32"/>
          <w:szCs w:val="32"/>
        </w:rPr>
      </w:pPr>
    </w:p>
    <w:p w14:paraId="1216B78B" w14:textId="7F23BF0C" w:rsidR="003A75E3" w:rsidRDefault="003A75E3" w:rsidP="003A75E3">
      <w:pPr>
        <w:spacing w:after="0"/>
        <w:jc w:val="center"/>
        <w:rPr>
          <w:rFonts w:cs="Times New Roman"/>
          <w:b/>
          <w:bCs/>
          <w:sz w:val="32"/>
          <w:szCs w:val="32"/>
        </w:rPr>
      </w:pPr>
      <w:r>
        <w:rPr>
          <w:rFonts w:cs="Times New Roman"/>
          <w:b/>
          <w:bCs/>
          <w:sz w:val="32"/>
          <w:szCs w:val="32"/>
        </w:rPr>
        <w:t>PROGRAM STUDI INFORMATIKA</w:t>
      </w:r>
    </w:p>
    <w:p w14:paraId="51E6DCCB" w14:textId="77777777" w:rsidR="003A75E3" w:rsidRDefault="003A75E3" w:rsidP="003A75E3">
      <w:pPr>
        <w:spacing w:after="0"/>
        <w:jc w:val="center"/>
        <w:rPr>
          <w:rFonts w:cs="Times New Roman"/>
          <w:b/>
          <w:bCs/>
          <w:sz w:val="32"/>
          <w:szCs w:val="32"/>
        </w:rPr>
      </w:pPr>
      <w:r>
        <w:rPr>
          <w:rFonts w:cs="Times New Roman"/>
          <w:b/>
          <w:bCs/>
          <w:sz w:val="32"/>
          <w:szCs w:val="32"/>
        </w:rPr>
        <w:t>FAKULTAS ILMU KOMPUTER</w:t>
      </w:r>
    </w:p>
    <w:p w14:paraId="4B771A41" w14:textId="77777777" w:rsidR="003A75E3" w:rsidRDefault="003A75E3" w:rsidP="003A75E3">
      <w:pPr>
        <w:spacing w:after="0"/>
        <w:jc w:val="center"/>
        <w:rPr>
          <w:rFonts w:cs="Times New Roman"/>
          <w:b/>
          <w:bCs/>
          <w:sz w:val="32"/>
          <w:szCs w:val="32"/>
        </w:rPr>
      </w:pPr>
      <w:r>
        <w:rPr>
          <w:rFonts w:cs="Times New Roman"/>
          <w:b/>
          <w:bCs/>
          <w:sz w:val="32"/>
          <w:szCs w:val="32"/>
        </w:rPr>
        <w:t xml:space="preserve"> UNIVERSITAS BHAYANGKARA JAKARTA RAYA </w:t>
      </w:r>
    </w:p>
    <w:p w14:paraId="25D71B54" w14:textId="0625D4A0" w:rsidR="008352F0" w:rsidRDefault="003A75E3" w:rsidP="008352F0">
      <w:pPr>
        <w:spacing w:after="0"/>
        <w:jc w:val="center"/>
        <w:rPr>
          <w:rFonts w:cs="Times New Roman"/>
          <w:b/>
          <w:bCs/>
          <w:sz w:val="32"/>
          <w:szCs w:val="32"/>
        </w:rPr>
      </w:pPr>
      <w:r>
        <w:rPr>
          <w:rFonts w:cs="Times New Roman"/>
          <w:b/>
          <w:bCs/>
          <w:sz w:val="32"/>
          <w:szCs w:val="32"/>
        </w:rPr>
        <w:t>TAHUN 202</w:t>
      </w:r>
      <w:r w:rsidR="00D934D6">
        <w:rPr>
          <w:rFonts w:cs="Times New Roman"/>
          <w:b/>
          <w:bCs/>
          <w:sz w:val="32"/>
          <w:szCs w:val="32"/>
        </w:rPr>
        <w:t>3</w:t>
      </w:r>
    </w:p>
    <w:p w14:paraId="32552F55" w14:textId="77777777" w:rsidR="008352F0" w:rsidRDefault="008352F0" w:rsidP="008352F0">
      <w:pPr>
        <w:spacing w:after="0"/>
        <w:jc w:val="center"/>
        <w:rPr>
          <w:rFonts w:cs="Times New Roman"/>
          <w:b/>
          <w:bCs/>
          <w:sz w:val="32"/>
          <w:szCs w:val="32"/>
        </w:rPr>
      </w:pPr>
    </w:p>
    <w:p w14:paraId="7BBEBBA2" w14:textId="7F11A716" w:rsidR="003A75E3" w:rsidRDefault="003A75E3" w:rsidP="003A75E3">
      <w:pPr>
        <w:spacing w:after="0"/>
        <w:jc w:val="center"/>
        <w:rPr>
          <w:rFonts w:cs="Times New Roman"/>
          <w:b/>
          <w:bCs/>
          <w:szCs w:val="24"/>
        </w:rPr>
      </w:pPr>
      <w:r w:rsidRPr="003A75E3">
        <w:rPr>
          <w:rFonts w:cs="Times New Roman"/>
          <w:b/>
          <w:bCs/>
          <w:szCs w:val="24"/>
        </w:rPr>
        <w:lastRenderedPageBreak/>
        <w:t>LEMBAR PENGESAHAN PEMBIMBING</w:t>
      </w:r>
    </w:p>
    <w:p w14:paraId="6529474A" w14:textId="7188F2FD" w:rsidR="004F6073" w:rsidRDefault="004F6073" w:rsidP="003A75E3">
      <w:pPr>
        <w:spacing w:after="0"/>
        <w:jc w:val="center"/>
        <w:rPr>
          <w:rFonts w:cs="Times New Roman"/>
          <w:b/>
          <w:bCs/>
          <w:sz w:val="32"/>
          <w:szCs w:val="32"/>
        </w:rPr>
      </w:pPr>
    </w:p>
    <w:p w14:paraId="2DDEC953" w14:textId="77777777" w:rsidR="004F6073" w:rsidRDefault="004F6073">
      <w:pPr>
        <w:rPr>
          <w:rFonts w:cs="Times New Roman"/>
          <w:b/>
          <w:bCs/>
          <w:sz w:val="32"/>
          <w:szCs w:val="32"/>
        </w:rPr>
      </w:pPr>
      <w:r>
        <w:rPr>
          <w:rFonts w:cs="Times New Roman"/>
          <w:b/>
          <w:bCs/>
          <w:sz w:val="32"/>
          <w:szCs w:val="32"/>
        </w:rPr>
        <w:br w:type="page"/>
      </w:r>
    </w:p>
    <w:p w14:paraId="5CD1FF15" w14:textId="77777777" w:rsidR="004F6073" w:rsidRDefault="004F6073" w:rsidP="004F6073">
      <w:pPr>
        <w:pStyle w:val="Heading1"/>
      </w:pPr>
      <w:r>
        <w:lastRenderedPageBreak/>
        <w:t>BAB I</w:t>
      </w:r>
      <w:r>
        <w:br/>
        <w:t>PENDAHULUAN</w:t>
      </w:r>
    </w:p>
    <w:p w14:paraId="7FF793D6" w14:textId="20D91F40" w:rsidR="004F6073" w:rsidRDefault="004F6073" w:rsidP="004F6073">
      <w:pPr>
        <w:pStyle w:val="Heading2"/>
        <w:numPr>
          <w:ilvl w:val="1"/>
          <w:numId w:val="1"/>
        </w:numPr>
      </w:pPr>
      <w:r>
        <w:t>Latar Belakang</w:t>
      </w:r>
    </w:p>
    <w:p w14:paraId="2901E9E1" w14:textId="02D4F2CF" w:rsidR="00FF4992" w:rsidRDefault="000E0ECE" w:rsidP="00BA517B">
      <w:pPr>
        <w:ind w:firstLine="720"/>
        <w:rPr>
          <w:iCs/>
        </w:rPr>
      </w:pPr>
      <w:r>
        <w:rPr>
          <w:i/>
          <w:iCs/>
        </w:rPr>
        <w:t xml:space="preserve">Criminal </w:t>
      </w:r>
      <w:r>
        <w:rPr>
          <w:iCs/>
        </w:rPr>
        <w:t>merupakan</w:t>
      </w:r>
      <w:r w:rsidR="008755EF">
        <w:rPr>
          <w:iCs/>
        </w:rPr>
        <w:t xml:space="preserve"> </w:t>
      </w:r>
      <w:r>
        <w:rPr>
          <w:iCs/>
        </w:rPr>
        <w:t xml:space="preserve">suatu tindakan kejahatan yang dapat melanggar nilai, </w:t>
      </w:r>
      <w:proofErr w:type="gramStart"/>
      <w:r>
        <w:rPr>
          <w:iCs/>
        </w:rPr>
        <w:t>norma</w:t>
      </w:r>
      <w:proofErr w:type="gramEnd"/>
      <w:r>
        <w:rPr>
          <w:iCs/>
        </w:rPr>
        <w:t xml:space="preserve">, </w:t>
      </w:r>
      <w:r w:rsidR="008755EF">
        <w:rPr>
          <w:iCs/>
        </w:rPr>
        <w:t>hu</w:t>
      </w:r>
      <w:r>
        <w:rPr>
          <w:iCs/>
        </w:rPr>
        <w:t xml:space="preserve">kum serta perilaku yang dapat meresahkan dan merugikan banyak pihak. </w:t>
      </w:r>
      <w:proofErr w:type="gramStart"/>
      <w:r>
        <w:rPr>
          <w:i/>
          <w:iCs/>
        </w:rPr>
        <w:t xml:space="preserve">Criminal </w:t>
      </w:r>
      <w:r>
        <w:rPr>
          <w:iCs/>
        </w:rPr>
        <w:t>atau kriminalitas dapat dilakukan secara individu, kelompok maupun komunitas.</w:t>
      </w:r>
      <w:proofErr w:type="gramEnd"/>
      <w:r>
        <w:rPr>
          <w:iCs/>
        </w:rPr>
        <w:t xml:space="preserve"> Terdapat banyak </w:t>
      </w:r>
      <w:r w:rsidR="008755EF">
        <w:rPr>
          <w:iCs/>
        </w:rPr>
        <w:t>fak</w:t>
      </w:r>
      <w:r>
        <w:rPr>
          <w:iCs/>
        </w:rPr>
        <w:t xml:space="preserve">tor motif </w:t>
      </w:r>
      <w:r w:rsidRPr="008755EF">
        <w:rPr>
          <w:i/>
          <w:iCs/>
        </w:rPr>
        <w:t>criminal</w:t>
      </w:r>
      <w:r>
        <w:rPr>
          <w:iCs/>
        </w:rPr>
        <w:t xml:space="preserve"> terjadi, dengan </w:t>
      </w:r>
      <w:proofErr w:type="gramStart"/>
      <w:r>
        <w:rPr>
          <w:iCs/>
        </w:rPr>
        <w:t>beragam</w:t>
      </w:r>
      <w:r w:rsidR="008755EF">
        <w:rPr>
          <w:iCs/>
        </w:rPr>
        <w:t xml:space="preserve"> </w:t>
      </w:r>
      <w:r>
        <w:rPr>
          <w:iCs/>
        </w:rPr>
        <w:t xml:space="preserve"> jenis</w:t>
      </w:r>
      <w:proofErr w:type="gramEnd"/>
      <w:r>
        <w:rPr>
          <w:iCs/>
        </w:rPr>
        <w:t xml:space="preserve"> </w:t>
      </w:r>
      <w:r w:rsidR="008755EF">
        <w:rPr>
          <w:iCs/>
        </w:rPr>
        <w:t>sos</w:t>
      </w:r>
      <w:r>
        <w:rPr>
          <w:iCs/>
        </w:rPr>
        <w:t xml:space="preserve">ial. </w:t>
      </w:r>
      <w:proofErr w:type="gramStart"/>
      <w:r>
        <w:rPr>
          <w:iCs/>
        </w:rPr>
        <w:t xml:space="preserve">Salah satu jenis kejahatan atau </w:t>
      </w:r>
      <w:r>
        <w:rPr>
          <w:i/>
          <w:iCs/>
        </w:rPr>
        <w:t>criminal</w:t>
      </w:r>
      <w:r>
        <w:rPr>
          <w:iCs/>
        </w:rPr>
        <w:t xml:space="preserve"> ialah </w:t>
      </w:r>
      <w:r w:rsidRPr="000E0ECE">
        <w:rPr>
          <w:i/>
          <w:iCs/>
        </w:rPr>
        <w:t>Cyber crime</w:t>
      </w:r>
      <w:r>
        <w:rPr>
          <w:iCs/>
        </w:rPr>
        <w:t xml:space="preserve"> atau kejahatan di dunia maya.</w:t>
      </w:r>
      <w:proofErr w:type="gramEnd"/>
    </w:p>
    <w:p w14:paraId="2F692778" w14:textId="46CAEE57" w:rsidR="00F619FF" w:rsidRDefault="000E0ECE" w:rsidP="00F619FF">
      <w:pPr>
        <w:ind w:firstLine="720"/>
        <w:rPr>
          <w:lang w:val="en-US"/>
        </w:rPr>
      </w:pPr>
      <w:proofErr w:type="gramStart"/>
      <w:r w:rsidRPr="00BB49BE">
        <w:rPr>
          <w:i/>
          <w:iCs/>
        </w:rPr>
        <w:t xml:space="preserve">Cyber crime </w:t>
      </w:r>
      <w:r>
        <w:rPr>
          <w:iCs/>
        </w:rPr>
        <w:t>atau serangan siber merupakan salah satu</w:t>
      </w:r>
      <w:r w:rsidRPr="00BB49BE">
        <w:rPr>
          <w:iCs/>
        </w:rPr>
        <w:t xml:space="preserve"> bentuk keja</w:t>
      </w:r>
      <w:r>
        <w:rPr>
          <w:iCs/>
        </w:rPr>
        <w:t>hatan yang ada di kalangan masyarakat</w:t>
      </w:r>
      <w:r w:rsidRPr="00BB49BE">
        <w:rPr>
          <w:iCs/>
        </w:rPr>
        <w:t>.</w:t>
      </w:r>
      <w:proofErr w:type="gramEnd"/>
      <w:r>
        <w:rPr>
          <w:iCs/>
        </w:rPr>
        <w:t xml:space="preserve"> </w:t>
      </w:r>
      <w:proofErr w:type="gramStart"/>
      <w:r>
        <w:rPr>
          <w:iCs/>
        </w:rPr>
        <w:t xml:space="preserve">Bentuk </w:t>
      </w:r>
      <w:r w:rsidR="008755EF">
        <w:rPr>
          <w:iCs/>
        </w:rPr>
        <w:t>kejahatan</w:t>
      </w:r>
      <w:r>
        <w:rPr>
          <w:iCs/>
        </w:rPr>
        <w:t xml:space="preserve"> </w:t>
      </w:r>
      <w:r w:rsidR="008755EF">
        <w:rPr>
          <w:iCs/>
        </w:rPr>
        <w:t xml:space="preserve">ini terlihat seprti tak kasat mata, </w:t>
      </w:r>
      <w:r>
        <w:rPr>
          <w:iCs/>
        </w:rPr>
        <w:t xml:space="preserve">namun akibatnya </w:t>
      </w:r>
      <w:r w:rsidR="008755EF">
        <w:rPr>
          <w:iCs/>
        </w:rPr>
        <w:t>dapat</w:t>
      </w:r>
      <w:r>
        <w:rPr>
          <w:iCs/>
        </w:rPr>
        <w:t xml:space="preserve"> merugikan banyak pihak.</w:t>
      </w:r>
      <w:proofErr w:type="gramEnd"/>
      <w:r>
        <w:rPr>
          <w:iCs/>
        </w:rPr>
        <w:t xml:space="preserve"> </w:t>
      </w:r>
      <w:r w:rsidRPr="00BB49BE">
        <w:rPr>
          <w:iCs/>
        </w:rPr>
        <w:t xml:space="preserve"> Mengutip </w:t>
      </w:r>
      <w:r w:rsidRPr="00BB49BE">
        <w:rPr>
          <w:i/>
          <w:iCs/>
        </w:rPr>
        <w:t>TechTarget</w:t>
      </w:r>
      <w:r w:rsidRPr="00BB49BE">
        <w:rPr>
          <w:iCs/>
        </w:rPr>
        <w:t xml:space="preserve">, </w:t>
      </w:r>
      <w:r w:rsidRPr="00BB49BE">
        <w:rPr>
          <w:i/>
          <w:iCs/>
        </w:rPr>
        <w:t>cyber crime</w:t>
      </w:r>
      <w:r w:rsidRPr="00BB49BE">
        <w:rPr>
          <w:iCs/>
        </w:rPr>
        <w:t xml:space="preserve"> diartikan sebagai aktivitas kriminal</w:t>
      </w:r>
      <w:r>
        <w:rPr>
          <w:iCs/>
        </w:rPr>
        <w:t>isme</w:t>
      </w:r>
      <w:r w:rsidRPr="00BB49BE">
        <w:rPr>
          <w:iCs/>
        </w:rPr>
        <w:t xml:space="preserve"> yang melibatkan komputer, jaringan dan</w:t>
      </w:r>
      <w:r>
        <w:rPr>
          <w:iCs/>
        </w:rPr>
        <w:t xml:space="preserve"> perangkat yang terhubung dengan jaringan. </w:t>
      </w:r>
      <w:proofErr w:type="gramStart"/>
      <w:r w:rsidR="008755EF">
        <w:rPr>
          <w:iCs/>
        </w:rPr>
        <w:t xml:space="preserve">Pelaku </w:t>
      </w:r>
      <w:r w:rsidRPr="00BB49BE">
        <w:rPr>
          <w:iCs/>
        </w:rPr>
        <w:t>kejahatan siber menargetkan data pribadi atau perusahaan untuk dicuri dan</w:t>
      </w:r>
      <w:r>
        <w:rPr>
          <w:iCs/>
        </w:rPr>
        <w:t xml:space="preserve"> atau</w:t>
      </w:r>
      <w:r w:rsidRPr="00BB49BE">
        <w:rPr>
          <w:iCs/>
        </w:rPr>
        <w:t xml:space="preserve"> dijual kembali</w:t>
      </w:r>
      <w:r w:rsidR="00F619FF">
        <w:rPr>
          <w:iCs/>
        </w:rPr>
        <w:t>.</w:t>
      </w:r>
      <w:proofErr w:type="gramEnd"/>
      <w:r w:rsidR="00F619FF">
        <w:rPr>
          <w:iCs/>
        </w:rPr>
        <w:t xml:space="preserve"> </w:t>
      </w:r>
      <w:proofErr w:type="gramStart"/>
      <w:r w:rsidR="00F619FF" w:rsidRPr="00BB49BE">
        <w:rPr>
          <w:i/>
          <w:lang w:val="en-US"/>
        </w:rPr>
        <w:t>Cyber crime</w:t>
      </w:r>
      <w:r w:rsidR="00F619FF">
        <w:rPr>
          <w:lang w:val="en-US"/>
        </w:rPr>
        <w:t xml:space="preserve"> atau kejahatan</w:t>
      </w:r>
      <w:r w:rsidR="00F619FF" w:rsidRPr="00BB49BE">
        <w:rPr>
          <w:lang w:val="en-US"/>
        </w:rPr>
        <w:t xml:space="preserve"> dunia maya sendiri merupakan salah satu dampak </w:t>
      </w:r>
      <w:r w:rsidR="00F619FF">
        <w:rPr>
          <w:lang w:val="en-US"/>
        </w:rPr>
        <w:t>negative dari penggunaan</w:t>
      </w:r>
      <w:r w:rsidR="00F619FF" w:rsidRPr="00BB49BE">
        <w:rPr>
          <w:lang w:val="en-US"/>
        </w:rPr>
        <w:t xml:space="preserve"> internet</w:t>
      </w:r>
      <w:r w:rsidR="00F619FF">
        <w:rPr>
          <w:lang w:val="en-US"/>
        </w:rPr>
        <w:t>.</w:t>
      </w:r>
      <w:proofErr w:type="gramEnd"/>
      <w:r w:rsidR="00F619FF">
        <w:rPr>
          <w:lang w:val="en-US"/>
        </w:rPr>
        <w:t xml:space="preserve"> </w:t>
      </w:r>
      <w:proofErr w:type="gramStart"/>
      <w:r w:rsidR="00F619FF" w:rsidRPr="00BB49BE">
        <w:rPr>
          <w:lang w:val="en-US"/>
        </w:rPr>
        <w:t xml:space="preserve">Menurut </w:t>
      </w:r>
      <w:r w:rsidR="00F619FF" w:rsidRPr="00BB49BE">
        <w:rPr>
          <w:i/>
          <w:lang w:val="en-US"/>
        </w:rPr>
        <w:t>Organization of European Community Development (OECD) cyber crime</w:t>
      </w:r>
      <w:r w:rsidR="00F619FF" w:rsidRPr="00BB49BE">
        <w:rPr>
          <w:lang w:val="en-US"/>
        </w:rPr>
        <w:t xml:space="preserve"> adalah semua bentuk akses ilegal terhadap suatu transmisi data.</w:t>
      </w:r>
      <w:proofErr w:type="gramEnd"/>
      <w:r w:rsidR="00F619FF">
        <w:rPr>
          <w:lang w:val="en-US"/>
        </w:rPr>
        <w:t xml:space="preserve"> </w:t>
      </w:r>
      <w:proofErr w:type="gramStart"/>
      <w:r w:rsidR="00F619FF" w:rsidRPr="00BB49BE">
        <w:rPr>
          <w:lang w:val="en-US"/>
        </w:rPr>
        <w:t>Itu artinya, semua bentuk kegiatan yang tidak sah dalam suatu sistem komputer termasuk dalam tindak kejahatan.</w:t>
      </w:r>
      <w:proofErr w:type="gramEnd"/>
      <w:r w:rsidR="00F619FF" w:rsidRPr="00BB49BE">
        <w:t xml:space="preserve"> </w:t>
      </w:r>
      <w:proofErr w:type="gramStart"/>
      <w:r w:rsidR="00F619FF" w:rsidRPr="00BB49BE">
        <w:rPr>
          <w:lang w:val="en-US"/>
        </w:rPr>
        <w:t xml:space="preserve">Secara umum, pengertian </w:t>
      </w:r>
      <w:r w:rsidR="00F619FF" w:rsidRPr="005A6ABD">
        <w:rPr>
          <w:i/>
          <w:lang w:val="en-US"/>
        </w:rPr>
        <w:t>cyber crime</w:t>
      </w:r>
      <w:r w:rsidR="00F619FF">
        <w:rPr>
          <w:lang w:val="en-US"/>
        </w:rPr>
        <w:t xml:space="preserve"> ini</w:t>
      </w:r>
      <w:r w:rsidR="00F619FF" w:rsidRPr="00BB49BE">
        <w:rPr>
          <w:lang w:val="en-US"/>
        </w:rPr>
        <w:t xml:space="preserve"> biasa diartikan sebagai tindak kejahatan di ranah dunia maya yang memanfaatkan teknologi komputer dan jaringan internet sebagai sasaran.</w:t>
      </w:r>
      <w:proofErr w:type="gramEnd"/>
      <w:r w:rsidR="00F619FF">
        <w:rPr>
          <w:lang w:val="en-US"/>
        </w:rPr>
        <w:t xml:space="preserve"> </w:t>
      </w:r>
      <w:proofErr w:type="gramStart"/>
      <w:r w:rsidR="00F619FF">
        <w:rPr>
          <w:lang w:val="en-US"/>
        </w:rPr>
        <w:t xml:space="preserve">Tindakan </w:t>
      </w:r>
      <w:r w:rsidR="00F619FF">
        <w:rPr>
          <w:i/>
          <w:lang w:val="en-US"/>
        </w:rPr>
        <w:t xml:space="preserve">cyber crime </w:t>
      </w:r>
      <w:r w:rsidR="00F619FF">
        <w:rPr>
          <w:lang w:val="en-US"/>
        </w:rPr>
        <w:t>ini muncul seiring dengan kian majunya teknologi digital, komunikasi dan informasi yang semakin canggih.</w:t>
      </w:r>
      <w:proofErr w:type="gramEnd"/>
      <w:r w:rsidR="00F619FF">
        <w:rPr>
          <w:lang w:val="en-US"/>
        </w:rPr>
        <w:t xml:space="preserve"> </w:t>
      </w:r>
      <w:proofErr w:type="gramStart"/>
      <w:r w:rsidR="00F619FF">
        <w:rPr>
          <w:lang w:val="en-US"/>
        </w:rPr>
        <w:t xml:space="preserve">Salah satu kejahatan didunia maya yang sangat sering terjadi di khalangan masyarakat indoneisa ialah </w:t>
      </w:r>
      <w:r w:rsidR="00F619FF">
        <w:rPr>
          <w:i/>
          <w:lang w:val="en-US"/>
        </w:rPr>
        <w:t>phishing</w:t>
      </w:r>
      <w:r w:rsidR="00F619FF">
        <w:rPr>
          <w:lang w:val="en-US"/>
        </w:rPr>
        <w:t>.</w:t>
      </w:r>
      <w:proofErr w:type="gramEnd"/>
    </w:p>
    <w:p w14:paraId="3267154E" w14:textId="64C8C0EA" w:rsidR="000E0ECE" w:rsidRDefault="00F619FF" w:rsidP="00130875">
      <w:pPr>
        <w:ind w:firstLine="720"/>
        <w:rPr>
          <w:lang w:val="en-US"/>
        </w:rPr>
      </w:pPr>
      <w:r>
        <w:rPr>
          <w:i/>
          <w:lang w:val="en-US"/>
        </w:rPr>
        <w:t xml:space="preserve">Phishing </w:t>
      </w:r>
      <w:r>
        <w:rPr>
          <w:lang w:val="en-US"/>
        </w:rPr>
        <w:t xml:space="preserve">berasal dari kata </w:t>
      </w:r>
      <w:r w:rsidRPr="00E97C9D">
        <w:rPr>
          <w:i/>
          <w:lang w:val="en-US"/>
        </w:rPr>
        <w:t>fishing</w:t>
      </w:r>
      <w:r>
        <w:rPr>
          <w:lang w:val="en-US"/>
        </w:rPr>
        <w:t xml:space="preserve"> yang berarti memancing, mempunyai makna sebagai memancing data-data pribadi seperti </w:t>
      </w:r>
      <w:proofErr w:type="gramStart"/>
      <w:r>
        <w:rPr>
          <w:lang w:val="en-US"/>
        </w:rPr>
        <w:t>nama</w:t>
      </w:r>
      <w:proofErr w:type="gramEnd"/>
      <w:r>
        <w:rPr>
          <w:lang w:val="en-US"/>
        </w:rPr>
        <w:t xml:space="preserve"> p</w:t>
      </w:r>
      <w:r w:rsidR="00130875">
        <w:rPr>
          <w:lang w:val="en-US"/>
        </w:rPr>
        <w:t>engguna dan kata sandi target.</w:t>
      </w:r>
      <w:r w:rsidR="00130875" w:rsidRPr="00130875">
        <w:rPr>
          <w:i/>
          <w:lang w:val="en-US"/>
        </w:rPr>
        <w:t xml:space="preserve"> </w:t>
      </w:r>
      <w:r w:rsidR="00130875">
        <w:rPr>
          <w:i/>
          <w:lang w:val="en-US"/>
        </w:rPr>
        <w:t>Phishing</w:t>
      </w:r>
      <w:r w:rsidR="00130875">
        <w:rPr>
          <w:lang w:val="en-US"/>
        </w:rPr>
        <w:t xml:space="preserve"> biasa berbentuk link </w:t>
      </w:r>
      <w:proofErr w:type="gramStart"/>
      <w:r w:rsidR="00130875">
        <w:rPr>
          <w:lang w:val="en-US"/>
        </w:rPr>
        <w:t>url</w:t>
      </w:r>
      <w:proofErr w:type="gramEnd"/>
      <w:r w:rsidR="00130875">
        <w:rPr>
          <w:lang w:val="en-US"/>
        </w:rPr>
        <w:t xml:space="preserve"> yang dikirimkan melalui media chat yang bert </w:t>
      </w:r>
      <w:r>
        <w:rPr>
          <w:lang w:val="en-US"/>
        </w:rPr>
        <w:t>ujuan untuk mengelabui target dengan cara memancing dan mengarahkan orang-orang atau target ke suatu halaman website.</w:t>
      </w:r>
      <w:r w:rsidR="00130875">
        <w:rPr>
          <w:lang w:val="en-US"/>
        </w:rPr>
        <w:t xml:space="preserve"> </w:t>
      </w:r>
    </w:p>
    <w:p w14:paraId="1EA31BF0" w14:textId="01A302DB" w:rsidR="00077D7B" w:rsidRDefault="00130875" w:rsidP="00385181">
      <w:pPr>
        <w:ind w:firstLine="720"/>
        <w:rPr>
          <w:lang w:val="en-US"/>
        </w:rPr>
      </w:pPr>
      <w:r w:rsidRPr="00130875">
        <w:rPr>
          <w:i/>
          <w:lang w:val="en-US"/>
        </w:rPr>
        <w:lastRenderedPageBreak/>
        <w:t>Uniform Resource Locator</w:t>
      </w:r>
      <w:r>
        <w:rPr>
          <w:i/>
          <w:lang w:val="en-US"/>
        </w:rPr>
        <w:t xml:space="preserve"> </w:t>
      </w:r>
      <w:r>
        <w:rPr>
          <w:lang w:val="en-US"/>
        </w:rPr>
        <w:t xml:space="preserve">merupakan panjangan dari URL yang merupakan serangkaian karakter berupa huruf, angka, dan symbol yang menuju kealamat di </w:t>
      </w:r>
      <w:proofErr w:type="gramStart"/>
      <w:r>
        <w:rPr>
          <w:lang w:val="en-US"/>
        </w:rPr>
        <w:t>world wide web</w:t>
      </w:r>
      <w:proofErr w:type="gramEnd"/>
      <w:r>
        <w:rPr>
          <w:lang w:val="en-US"/>
        </w:rPr>
        <w:t xml:space="preserve"> (WWW) untuk mengidetifikasi lokasi sebuah file dalam sebuah internet. Ketika URL dibuka maka </w:t>
      </w:r>
      <w:proofErr w:type="gramStart"/>
      <w:r>
        <w:rPr>
          <w:lang w:val="en-US"/>
        </w:rPr>
        <w:t>akan</w:t>
      </w:r>
      <w:proofErr w:type="gramEnd"/>
      <w:r>
        <w:rPr>
          <w:lang w:val="en-US"/>
        </w:rPr>
        <w:t xml:space="preserve"> menampilkan isi dari apa yang berada didalam website tersbut, isi website tersebut sangat beragam sesuai dengan developernya. Namun, isi dari website tersebut juga bias berupa laman login palsu.</w:t>
      </w:r>
    </w:p>
    <w:p w14:paraId="3D71A885" w14:textId="4C5ABC13" w:rsidR="006F1C8E" w:rsidRDefault="006F1C8E" w:rsidP="00385181">
      <w:pPr>
        <w:ind w:firstLine="720"/>
        <w:rPr>
          <w:lang w:val="en-US"/>
        </w:rPr>
      </w:pPr>
      <w:r>
        <w:rPr>
          <w:i/>
          <w:lang w:val="en-US"/>
        </w:rPr>
        <w:t xml:space="preserve">Phishing </w:t>
      </w:r>
      <w:r>
        <w:rPr>
          <w:lang w:val="en-US"/>
        </w:rPr>
        <w:t xml:space="preserve">meparukan kejahatan dunia maya dimana target dihubungi melalui email, sms, atau pesan teks lainnya oleh seseorang yang menyamar menjadi lembaga atau perusahaan yang sah untuk memikat target atau individu agar memberikan data sensitif seperti informasi yang dapat diidentifikasi secara pribadi. </w:t>
      </w:r>
      <w:r>
        <w:rPr>
          <w:i/>
          <w:lang w:val="en-US"/>
        </w:rPr>
        <w:t xml:space="preserve">Phishing </w:t>
      </w:r>
      <w:r>
        <w:rPr>
          <w:lang w:val="en-US"/>
        </w:rPr>
        <w:t xml:space="preserve">biasanya berbentuk </w:t>
      </w:r>
      <w:r w:rsidRPr="00E97C9D">
        <w:rPr>
          <w:i/>
          <w:lang w:val="en-US"/>
        </w:rPr>
        <w:t>link</w:t>
      </w:r>
      <w:r>
        <w:rPr>
          <w:lang w:val="en-US"/>
        </w:rPr>
        <w:t xml:space="preserve"> </w:t>
      </w:r>
      <w:proofErr w:type="gramStart"/>
      <w:r>
        <w:rPr>
          <w:i/>
          <w:lang w:val="en-US"/>
        </w:rPr>
        <w:t>url</w:t>
      </w:r>
      <w:proofErr w:type="gramEnd"/>
      <w:r>
        <w:rPr>
          <w:i/>
          <w:lang w:val="en-US"/>
        </w:rPr>
        <w:t xml:space="preserve"> </w:t>
      </w:r>
      <w:r>
        <w:rPr>
          <w:lang w:val="en-US"/>
        </w:rPr>
        <w:t>yang dibuat semirip mungkin dengan aslinya sehingga orang yang menjadi target akan tetap mempercayai link tersebut dan membuka lalu memasukan data pribadi mereka seperti nama pengguna dan kata sandi atau data lainnya yang bersifat rahasia</w:t>
      </w:r>
    </w:p>
    <w:p w14:paraId="4FEE02DD" w14:textId="09915DF4" w:rsidR="006F1C8E" w:rsidRPr="00D6030B" w:rsidRDefault="006F1C8E" w:rsidP="00385181">
      <w:pPr>
        <w:ind w:firstLine="720"/>
        <w:rPr>
          <w:lang w:val="en-US"/>
        </w:rPr>
      </w:pPr>
      <w:proofErr w:type="gramStart"/>
      <w:r>
        <w:rPr>
          <w:lang w:val="en-US"/>
        </w:rPr>
        <w:t>Saat ini</w:t>
      </w:r>
      <w:r w:rsidR="00E71E92">
        <w:rPr>
          <w:lang w:val="en-US"/>
        </w:rPr>
        <w:t>,</w:t>
      </w:r>
      <w:r>
        <w:rPr>
          <w:lang w:val="en-US"/>
        </w:rPr>
        <w:t xml:space="preserve"> kasus </w:t>
      </w:r>
      <w:r w:rsidRPr="00D6030B">
        <w:rPr>
          <w:i/>
          <w:lang w:val="en-US"/>
        </w:rPr>
        <w:t>phishing</w:t>
      </w:r>
      <w:r>
        <w:rPr>
          <w:lang w:val="en-US"/>
        </w:rPr>
        <w:t xml:space="preserve"> di Indonesia </w:t>
      </w:r>
      <w:r w:rsidR="00E71E92">
        <w:rPr>
          <w:lang w:val="en-US"/>
        </w:rPr>
        <w:t>semakin meningkat</w:t>
      </w:r>
      <w:r>
        <w:rPr>
          <w:lang w:val="en-US"/>
        </w:rPr>
        <w:t xml:space="preserve"> </w:t>
      </w:r>
      <w:r w:rsidR="00E71E92">
        <w:rPr>
          <w:lang w:val="en-US"/>
        </w:rPr>
        <w:t>mulai dari individu maupun pegawai perusahaan dengan kerugian yang tidak sedikit jumlahnya.</w:t>
      </w:r>
      <w:proofErr w:type="gramEnd"/>
      <w:r w:rsidR="00E71E92">
        <w:rPr>
          <w:lang w:val="en-US"/>
        </w:rPr>
        <w:t xml:space="preserve"> </w:t>
      </w:r>
      <w:r w:rsidR="00D6030B">
        <w:rPr>
          <w:lang w:val="en-US"/>
        </w:rPr>
        <w:t xml:space="preserve">Untuk itu aplikasi ini diciptakan agar masyarakat dapat dengan mudah memastikan apakah link yang didapat merupakan link </w:t>
      </w:r>
      <w:proofErr w:type="gramStart"/>
      <w:r w:rsidR="00D6030B">
        <w:rPr>
          <w:lang w:val="en-US"/>
        </w:rPr>
        <w:t>url</w:t>
      </w:r>
      <w:proofErr w:type="gramEnd"/>
      <w:r w:rsidR="00D6030B">
        <w:rPr>
          <w:lang w:val="en-US"/>
        </w:rPr>
        <w:t xml:space="preserve"> </w:t>
      </w:r>
      <w:r w:rsidR="00D6030B">
        <w:rPr>
          <w:i/>
          <w:lang w:val="en-US"/>
        </w:rPr>
        <w:t>phishing</w:t>
      </w:r>
      <w:r w:rsidR="00D6030B">
        <w:rPr>
          <w:lang w:val="en-US"/>
        </w:rPr>
        <w:t xml:space="preserve"> atau bukan.</w:t>
      </w:r>
    </w:p>
    <w:p w14:paraId="17532869" w14:textId="77777777" w:rsidR="00527E2C" w:rsidRDefault="00527E2C" w:rsidP="00385181">
      <w:pPr>
        <w:ind w:firstLine="720"/>
        <w:rPr>
          <w:lang w:val="en-US"/>
        </w:rPr>
      </w:pPr>
    </w:p>
    <w:p w14:paraId="53AE6F90" w14:textId="6CBD5D1B" w:rsidR="00385181" w:rsidRDefault="00385181" w:rsidP="00385181">
      <w:pPr>
        <w:pStyle w:val="Heading2"/>
        <w:numPr>
          <w:ilvl w:val="1"/>
          <w:numId w:val="1"/>
        </w:numPr>
      </w:pPr>
      <w:r>
        <w:t>Identifikasi Masalah</w:t>
      </w:r>
    </w:p>
    <w:p w14:paraId="374618F7" w14:textId="7D17207A" w:rsidR="00AD01B4" w:rsidRDefault="00885C79" w:rsidP="00AD01B4">
      <w:pPr>
        <w:ind w:firstLine="720"/>
      </w:pPr>
      <w:r>
        <w:t xml:space="preserve">Berdasarkan latar belakang </w:t>
      </w:r>
      <w:r w:rsidR="009F0F50">
        <w:t xml:space="preserve">masalah tersebut, maka permasalahan yang muncul dapat di identifikasikan sebagai </w:t>
      </w:r>
      <w:proofErr w:type="gramStart"/>
      <w:r w:rsidR="009F0F50">
        <w:t>berikut :</w:t>
      </w:r>
      <w:proofErr w:type="gramEnd"/>
    </w:p>
    <w:p w14:paraId="44D94449" w14:textId="61FFAB24" w:rsidR="00AD01B4" w:rsidRDefault="00CD024D" w:rsidP="00AD01B4">
      <w:pPr>
        <w:pStyle w:val="ListParagraph"/>
        <w:numPr>
          <w:ilvl w:val="0"/>
          <w:numId w:val="3"/>
        </w:numPr>
      </w:pPr>
      <w:r>
        <w:t xml:space="preserve">Sering terjadinya kasus </w:t>
      </w:r>
      <w:r>
        <w:rPr>
          <w:i/>
        </w:rPr>
        <w:t>phishing</w:t>
      </w:r>
      <w:r>
        <w:t xml:space="preserve"> di masyarakat yang sangat dapat merugikan</w:t>
      </w:r>
    </w:p>
    <w:p w14:paraId="7E78D905" w14:textId="28558076" w:rsidR="00193B43" w:rsidRDefault="0059448F" w:rsidP="00193B43">
      <w:pPr>
        <w:pStyle w:val="ListParagraph"/>
        <w:numPr>
          <w:ilvl w:val="0"/>
          <w:numId w:val="3"/>
        </w:numPr>
      </w:pPr>
      <w:r>
        <w:t xml:space="preserve">Kurangnya kewaspadaan terhadap </w:t>
      </w:r>
      <w:r>
        <w:rPr>
          <w:i/>
        </w:rPr>
        <w:t>link-link phishing</w:t>
      </w:r>
    </w:p>
    <w:p w14:paraId="3E206C23" w14:textId="071543DF" w:rsidR="002C51DB" w:rsidRDefault="002C51DB" w:rsidP="00CE07E9">
      <w:pPr>
        <w:pStyle w:val="Heading2"/>
        <w:numPr>
          <w:ilvl w:val="1"/>
          <w:numId w:val="1"/>
        </w:numPr>
      </w:pPr>
      <w:r>
        <w:t>Rumusan Masalah</w:t>
      </w:r>
    </w:p>
    <w:p w14:paraId="113B1C92" w14:textId="4FBE6CE3" w:rsidR="00CE07E9" w:rsidRDefault="006104A9" w:rsidP="006104A9">
      <w:pPr>
        <w:ind w:firstLine="720"/>
      </w:pPr>
      <w:r>
        <w:t xml:space="preserve"> </w:t>
      </w:r>
      <w:r w:rsidR="00CE07E9">
        <w:t>Berdasarkan masalah yang dihadapi, penulis merumuskan beberapa</w:t>
      </w:r>
      <w:r w:rsidR="00B15895">
        <w:t>m</w:t>
      </w:r>
      <w:r w:rsidR="00CE07E9">
        <w:t>asalah</w:t>
      </w:r>
      <w:r w:rsidR="00B15895">
        <w:t xml:space="preserve"> yang ada dalam penelitian ini sebagai </w:t>
      </w:r>
      <w:proofErr w:type="gramStart"/>
      <w:r w:rsidR="00B15895">
        <w:t>berikut</w:t>
      </w:r>
      <w:r>
        <w:t xml:space="preserve"> :</w:t>
      </w:r>
      <w:proofErr w:type="gramEnd"/>
    </w:p>
    <w:p w14:paraId="3948D1DE" w14:textId="12E8A0F4" w:rsidR="006104A9" w:rsidRDefault="00D3375A" w:rsidP="00D3375A">
      <w:pPr>
        <w:pStyle w:val="ListParagraph"/>
        <w:numPr>
          <w:ilvl w:val="0"/>
          <w:numId w:val="4"/>
        </w:numPr>
      </w:pPr>
      <w:r>
        <w:t xml:space="preserve">Bagaimana </w:t>
      </w:r>
      <w:proofErr w:type="gramStart"/>
      <w:r w:rsidR="0059448F">
        <w:t>cara</w:t>
      </w:r>
      <w:proofErr w:type="gramEnd"/>
      <w:r w:rsidR="0059448F">
        <w:t xml:space="preserve"> meminimalkan angka terjadinya kasus penc</w:t>
      </w:r>
      <w:r w:rsidR="00CD024D">
        <w:t>urian data pada masyarakat</w:t>
      </w:r>
      <w:r w:rsidR="005C027B">
        <w:t>?</w:t>
      </w:r>
    </w:p>
    <w:p w14:paraId="1AC07305" w14:textId="2E2BDDD6" w:rsidR="00421A6C" w:rsidRDefault="000377A2" w:rsidP="00421A6C">
      <w:pPr>
        <w:pStyle w:val="ListParagraph"/>
        <w:numPr>
          <w:ilvl w:val="0"/>
          <w:numId w:val="4"/>
        </w:numPr>
      </w:pPr>
      <w:r>
        <w:lastRenderedPageBreak/>
        <w:t xml:space="preserve">Bagaimana </w:t>
      </w:r>
      <w:r w:rsidR="00CD024D">
        <w:t>membuat masyarakat dari berbagai khalangan</w:t>
      </w:r>
      <w:r w:rsidR="0059448F">
        <w:t xml:space="preserve"> dapat </w:t>
      </w:r>
      <w:r w:rsidR="00CD024D">
        <w:t xml:space="preserve">dengan mudah mengidentifikasi sebuah link </w:t>
      </w:r>
      <w:proofErr w:type="gramStart"/>
      <w:r w:rsidR="00CD024D">
        <w:t>url</w:t>
      </w:r>
      <w:proofErr w:type="gramEnd"/>
      <w:r w:rsidR="00CD024D">
        <w:t xml:space="preserve"> yang mencurigakan</w:t>
      </w:r>
      <w:r w:rsidR="0059448F">
        <w:t>?</w:t>
      </w:r>
    </w:p>
    <w:p w14:paraId="3994FA37" w14:textId="4CA12A0D" w:rsidR="00421A6C" w:rsidRDefault="00D80D66" w:rsidP="00D80D66">
      <w:pPr>
        <w:pStyle w:val="Heading2"/>
        <w:numPr>
          <w:ilvl w:val="1"/>
          <w:numId w:val="1"/>
        </w:numPr>
      </w:pPr>
      <w:r>
        <w:t>Batasan Masalah</w:t>
      </w:r>
    </w:p>
    <w:p w14:paraId="2EE97102" w14:textId="1347CDB2" w:rsidR="00D80D66" w:rsidRDefault="00D80D66" w:rsidP="001F0070">
      <w:pPr>
        <w:ind w:firstLine="720"/>
      </w:pPr>
      <w:r>
        <w:t>Berdasarkan identifikasi masalah, penulis membuat batasan masalah</w:t>
      </w:r>
      <w:r w:rsidR="001F0070">
        <w:t xml:space="preserve"> dalam penelitian ini, </w:t>
      </w:r>
      <w:proofErr w:type="gramStart"/>
      <w:r w:rsidR="001F0070">
        <w:t>yaitu :</w:t>
      </w:r>
      <w:proofErr w:type="gramEnd"/>
    </w:p>
    <w:p w14:paraId="6CD43AA9" w14:textId="34180AE6" w:rsidR="001F0070" w:rsidRDefault="00CD024D" w:rsidP="001F0070">
      <w:pPr>
        <w:pStyle w:val="ListParagraph"/>
        <w:numPr>
          <w:ilvl w:val="0"/>
          <w:numId w:val="5"/>
        </w:numPr>
      </w:pPr>
      <w:r>
        <w:t>Sistem hanya dapat menganalisa berupa link</w:t>
      </w:r>
    </w:p>
    <w:p w14:paraId="2AF2BA09" w14:textId="5501E91A" w:rsidR="005621C3" w:rsidRDefault="00CD024D" w:rsidP="001F0070">
      <w:pPr>
        <w:pStyle w:val="ListParagraph"/>
        <w:numPr>
          <w:ilvl w:val="0"/>
          <w:numId w:val="5"/>
        </w:numPr>
      </w:pPr>
      <w:r>
        <w:t xml:space="preserve">Sistem menggunakan algoritma </w:t>
      </w:r>
      <w:r>
        <w:rPr>
          <w:i/>
        </w:rPr>
        <w:t>Decision TreeI</w:t>
      </w:r>
    </w:p>
    <w:p w14:paraId="0E3AFC67" w14:textId="10DDE42D" w:rsidR="00A562F2" w:rsidRDefault="00A562F2" w:rsidP="00A562F2">
      <w:pPr>
        <w:pStyle w:val="Heading2"/>
        <w:numPr>
          <w:ilvl w:val="1"/>
          <w:numId w:val="1"/>
        </w:numPr>
      </w:pPr>
      <w:r>
        <w:t>Tujuan dan Manfaat Penelitian</w:t>
      </w:r>
    </w:p>
    <w:p w14:paraId="11406A46" w14:textId="6F39CBEE" w:rsidR="00077D7B" w:rsidRDefault="00A562F2" w:rsidP="00077D7B">
      <w:pPr>
        <w:ind w:firstLine="720"/>
      </w:pPr>
      <w:r>
        <w:t>Dalam penelitian ini penulis memiliki tujuan dan manfaat berupa</w:t>
      </w:r>
    </w:p>
    <w:p w14:paraId="6033C1EA" w14:textId="1735499F" w:rsidR="00A562F2" w:rsidRDefault="00A562F2" w:rsidP="00A562F2">
      <w:pPr>
        <w:pStyle w:val="Heading3"/>
      </w:pPr>
      <w:r>
        <w:tab/>
        <w:t>1.5.1</w:t>
      </w:r>
      <w:r>
        <w:tab/>
        <w:t>Tujuan Penelitian</w:t>
      </w:r>
    </w:p>
    <w:p w14:paraId="622BFB61" w14:textId="7C35D41E" w:rsidR="00077D7B" w:rsidRDefault="00A562F2" w:rsidP="00A562F2">
      <w:r>
        <w:tab/>
        <w:t xml:space="preserve">Adapun tujuan yang </w:t>
      </w:r>
      <w:r w:rsidR="00077D7B">
        <w:t>ingin di capai dari penelitian ini adalah sebagai berikut:</w:t>
      </w:r>
    </w:p>
    <w:p w14:paraId="48271015" w14:textId="1DB09414" w:rsidR="00077D7B" w:rsidRDefault="00E20018" w:rsidP="00077D7B">
      <w:pPr>
        <w:pStyle w:val="ListParagraph"/>
        <w:numPr>
          <w:ilvl w:val="0"/>
          <w:numId w:val="6"/>
        </w:numPr>
      </w:pPr>
      <w:r>
        <w:t xml:space="preserve">Membangun sebuah program untuk mendeteksi link aman atau </w:t>
      </w:r>
      <w:r>
        <w:rPr>
          <w:i/>
        </w:rPr>
        <w:t>phishing</w:t>
      </w:r>
    </w:p>
    <w:p w14:paraId="090FCFA4" w14:textId="6F06B3B9" w:rsidR="00077D7B" w:rsidRDefault="00C277B1" w:rsidP="00077D7B">
      <w:pPr>
        <w:pStyle w:val="ListParagraph"/>
        <w:numPr>
          <w:ilvl w:val="0"/>
          <w:numId w:val="6"/>
        </w:numPr>
      </w:pPr>
      <w:r>
        <w:t xml:space="preserve">Menyediakan layanan sistem pendeteksi link </w:t>
      </w:r>
      <w:r>
        <w:rPr>
          <w:i/>
        </w:rPr>
        <w:t xml:space="preserve">phishing </w:t>
      </w:r>
      <w:r>
        <w:t xml:space="preserve">agar terhindar serta mengurang angka kasus kerugian akibat link </w:t>
      </w:r>
      <w:r w:rsidRPr="00C277B1">
        <w:rPr>
          <w:i/>
        </w:rPr>
        <w:t>phishing</w:t>
      </w:r>
    </w:p>
    <w:p w14:paraId="357680C7" w14:textId="72BBB20A" w:rsidR="00A562F2" w:rsidRDefault="00077D7B" w:rsidP="00077D7B">
      <w:pPr>
        <w:pStyle w:val="Heading3"/>
        <w:ind w:left="720"/>
      </w:pPr>
      <w:r>
        <w:t>1.5.2</w:t>
      </w:r>
      <w:r>
        <w:tab/>
        <w:t>Manfaat Penelitian</w:t>
      </w:r>
    </w:p>
    <w:p w14:paraId="25AA1FF2" w14:textId="3A22F382" w:rsidR="00077D7B" w:rsidRDefault="00077D7B" w:rsidP="00077D7B">
      <w:r>
        <w:tab/>
        <w:t xml:space="preserve">Dalam penelitian ini diharapkan dapat memberikan manfaat </w:t>
      </w:r>
      <w:proofErr w:type="gramStart"/>
      <w:r>
        <w:t>berupa :</w:t>
      </w:r>
      <w:proofErr w:type="gramEnd"/>
    </w:p>
    <w:p w14:paraId="2BEE9E26" w14:textId="606D6ACF" w:rsidR="00077D7B" w:rsidRDefault="00077D7B" w:rsidP="00077D7B">
      <w:pPr>
        <w:pStyle w:val="Heading4"/>
      </w:pPr>
      <w:r>
        <w:tab/>
        <w:t>1.5.2.1</w:t>
      </w:r>
      <w:r>
        <w:tab/>
        <w:t>Manfaat Teoritis</w:t>
      </w:r>
    </w:p>
    <w:p w14:paraId="60A7750B" w14:textId="58F3A93D" w:rsidR="00393A22" w:rsidRDefault="00393A22" w:rsidP="00393A22">
      <w:r>
        <w:tab/>
        <w:t xml:space="preserve">Jika dilihat manfaatnya secara teoritis, penelitian ini diharapkan dapat </w:t>
      </w:r>
      <w:r w:rsidR="007F0EC0">
        <w:t xml:space="preserve">meminimalisirkan terjadinya kejahatan siber serta terjadinya kerugian baik secara perorangan </w:t>
      </w:r>
      <w:proofErr w:type="gramStart"/>
      <w:r w:rsidR="007F0EC0">
        <w:t>maupun  perusahaan</w:t>
      </w:r>
      <w:proofErr w:type="gramEnd"/>
    </w:p>
    <w:p w14:paraId="53CC1B08" w14:textId="3E24156B" w:rsidR="00393A22" w:rsidRDefault="00393A22" w:rsidP="00393A22">
      <w:pPr>
        <w:pStyle w:val="Heading4"/>
      </w:pPr>
      <w:r>
        <w:tab/>
        <w:t>1.5.2.2</w:t>
      </w:r>
      <w:r>
        <w:tab/>
        <w:t>Manfaat Praktis</w:t>
      </w:r>
    </w:p>
    <w:p w14:paraId="095688CF" w14:textId="789941EB" w:rsidR="00393A22" w:rsidRDefault="002763E7" w:rsidP="00393A22">
      <w:pPr>
        <w:pStyle w:val="Heading5"/>
      </w:pPr>
      <w:r>
        <w:tab/>
        <w:t>1.5.2.2.1 Bagi Perusahaan</w:t>
      </w:r>
    </w:p>
    <w:p w14:paraId="68B09E14" w14:textId="20007C71" w:rsidR="00393A22" w:rsidRDefault="00393A22" w:rsidP="00393A22">
      <w:r>
        <w:tab/>
      </w:r>
      <w:proofErr w:type="gramStart"/>
      <w:r>
        <w:t xml:space="preserve">Manfaat bagi </w:t>
      </w:r>
      <w:r w:rsidR="002763E7">
        <w:t xml:space="preserve">Perusahaan adalah untuk membuat para pegawai perusahaan tersebut mendapatkan </w:t>
      </w:r>
      <w:r w:rsidR="00C277B1">
        <w:t>akses lebih mudah dalam mengidentifikasi link yang dicurigai</w:t>
      </w:r>
      <w:r w:rsidR="002763E7">
        <w:t xml:space="preserve"> agar data perusahaan tidak berhasil dicuri oleh pelaku dan dijual yang dapat menyebabkan kerugian bagi perusahaan tersebut.</w:t>
      </w:r>
      <w:proofErr w:type="gramEnd"/>
    </w:p>
    <w:p w14:paraId="1AF5CC44" w14:textId="60639464" w:rsidR="00393A22" w:rsidRDefault="002763E7" w:rsidP="00393A22">
      <w:pPr>
        <w:pStyle w:val="Heading5"/>
      </w:pPr>
      <w:r>
        <w:lastRenderedPageBreak/>
        <w:tab/>
        <w:t>1.5.2.2.2 Bagi Masyarakat</w:t>
      </w:r>
    </w:p>
    <w:p w14:paraId="1ECD6515" w14:textId="36CE599E" w:rsidR="00393A22" w:rsidRDefault="00393A22" w:rsidP="00393A22">
      <w:r>
        <w:tab/>
      </w:r>
      <w:proofErr w:type="gramStart"/>
      <w:r>
        <w:t xml:space="preserve">Manfaat bagi </w:t>
      </w:r>
      <w:r w:rsidR="002763E7">
        <w:t>masyarakat adalah untuk menghindari terjadinya pencurian data pribadi individu yang menyangkut kepentingan keuangan atau pekerjaan individu tersebut.</w:t>
      </w:r>
      <w:proofErr w:type="gramEnd"/>
    </w:p>
    <w:p w14:paraId="70E98ECC" w14:textId="69412ACF" w:rsidR="00887E7F" w:rsidRDefault="00887E7F" w:rsidP="00887E7F">
      <w:pPr>
        <w:pStyle w:val="Heading2"/>
        <w:numPr>
          <w:ilvl w:val="1"/>
          <w:numId w:val="1"/>
        </w:numPr>
      </w:pPr>
      <w:r>
        <w:t>Sistematika Penulisan</w:t>
      </w:r>
    </w:p>
    <w:p w14:paraId="04143DAA" w14:textId="085FA7B7" w:rsidR="00887E7F" w:rsidRDefault="00887E7F" w:rsidP="00887E7F">
      <w:pPr>
        <w:ind w:firstLine="720"/>
      </w:pPr>
      <w:r>
        <w:t>Penyusunan skripsi ini, pada umumnya mencaku</w:t>
      </w:r>
      <w:r w:rsidR="00D21A02">
        <w:t>p 5 (lima</w:t>
      </w:r>
      <w:r>
        <w:t xml:space="preserve">) bagian yang terdiri atas beberapa bab dan sub bab, </w:t>
      </w:r>
      <w:proofErr w:type="gramStart"/>
      <w:r>
        <w:t>yaitu :</w:t>
      </w:r>
      <w:proofErr w:type="gramEnd"/>
    </w:p>
    <w:p w14:paraId="3D2C275A" w14:textId="5A432E9D" w:rsidR="00887E7F" w:rsidRDefault="00887E7F" w:rsidP="00887E7F">
      <w:pPr>
        <w:pStyle w:val="Heading3"/>
      </w:pPr>
      <w:r>
        <w:tab/>
      </w:r>
      <w:r w:rsidR="00D21A02">
        <w:t>BAB I</w:t>
      </w:r>
      <w:r w:rsidR="00D21A02">
        <w:tab/>
      </w:r>
      <w:r w:rsidR="00D21A02">
        <w:tab/>
        <w:t>PENDAHULUAN</w:t>
      </w:r>
    </w:p>
    <w:p w14:paraId="558BE175" w14:textId="48B9C008" w:rsidR="00887E7F" w:rsidRDefault="00D21A02" w:rsidP="00D21A02">
      <w:pPr>
        <w:ind w:left="2160"/>
      </w:pPr>
      <w:r>
        <w:t xml:space="preserve">Pada </w:t>
      </w:r>
      <w:proofErr w:type="gramStart"/>
      <w:r>
        <w:t>bab</w:t>
      </w:r>
      <w:proofErr w:type="gramEnd"/>
      <w:r>
        <w:t xml:space="preserve"> ini penulis menyajikan tentang latar belakang maksud dari tujuan indentifikasi masalah, batasan</w:t>
      </w:r>
      <w:r w:rsidR="00887E7F">
        <w:t xml:space="preserve"> </w:t>
      </w:r>
      <w:r>
        <w:t>masalah, metode penelitian, dan sistematika penulisan.</w:t>
      </w:r>
    </w:p>
    <w:p w14:paraId="568EF044" w14:textId="424CE7A2" w:rsidR="00887E7F" w:rsidRDefault="00887E7F" w:rsidP="00887E7F">
      <w:pPr>
        <w:pStyle w:val="Heading3"/>
      </w:pPr>
      <w:r>
        <w:tab/>
      </w:r>
      <w:r w:rsidR="00D21A02">
        <w:t>BAB II</w:t>
      </w:r>
      <w:r w:rsidR="00D21A02">
        <w:tab/>
        <w:t>LANDASAN TEORI</w:t>
      </w:r>
    </w:p>
    <w:p w14:paraId="36B4EFF7" w14:textId="23DC6405" w:rsidR="00887E7F" w:rsidRDefault="00D21A02" w:rsidP="008C489F">
      <w:pPr>
        <w:ind w:left="2160"/>
      </w:pPr>
      <w:r>
        <w:t>Pada bab ini memuat tinjauan pustaka tentang penelitian sebelumnya berkaitan dengan topik skripsi yang dipilih dengan teori-</w:t>
      </w:r>
      <w:proofErr w:type="gramStart"/>
      <w:r>
        <w:t>teori  yang</w:t>
      </w:r>
      <w:proofErr w:type="gramEnd"/>
      <w:r>
        <w:t xml:space="preserve"> mendukung.</w:t>
      </w:r>
    </w:p>
    <w:p w14:paraId="5E57E248" w14:textId="325F1D80" w:rsidR="00887E7F" w:rsidRDefault="00887E7F" w:rsidP="00887E7F">
      <w:pPr>
        <w:pStyle w:val="Heading3"/>
      </w:pPr>
      <w:r>
        <w:tab/>
      </w:r>
      <w:r w:rsidR="008C489F">
        <w:t>BAB III</w:t>
      </w:r>
      <w:r w:rsidR="008C489F">
        <w:tab/>
        <w:t>METODOLOGI PENELITIAN</w:t>
      </w:r>
    </w:p>
    <w:p w14:paraId="59A1E5B2" w14:textId="1950ED3C" w:rsidR="008C489F" w:rsidRDefault="008C489F" w:rsidP="008C489F">
      <w:pPr>
        <w:ind w:left="2160"/>
      </w:pPr>
      <w:r>
        <w:t xml:space="preserve">Dalam </w:t>
      </w:r>
      <w:proofErr w:type="gramStart"/>
      <w:r>
        <w:t>bab</w:t>
      </w:r>
      <w:proofErr w:type="gramEnd"/>
      <w:r>
        <w:t xml:space="preserve"> ini setidaknya membahas mengenai objek penelitian dan kerangka dari penulisan skripsi ini.</w:t>
      </w:r>
    </w:p>
    <w:p w14:paraId="50A9CEFE" w14:textId="68A99C2A" w:rsidR="008C489F" w:rsidRDefault="008C489F" w:rsidP="008C489F">
      <w:pPr>
        <w:pStyle w:val="Heading3"/>
      </w:pPr>
      <w:r>
        <w:tab/>
        <w:t>BAB IV</w:t>
      </w:r>
      <w:r>
        <w:tab/>
        <w:t>PERANCANGAN DAN PEMBANGUNAN SISTEM</w:t>
      </w:r>
    </w:p>
    <w:p w14:paraId="5EFE9BBD" w14:textId="100BF58D" w:rsidR="008C489F" w:rsidRPr="008C489F" w:rsidRDefault="008C489F" w:rsidP="008C489F">
      <w:pPr>
        <w:ind w:left="2160"/>
      </w:pPr>
      <w:r>
        <w:t xml:space="preserve">Dalam </w:t>
      </w:r>
      <w:proofErr w:type="gramStart"/>
      <w:r>
        <w:t>bab</w:t>
      </w:r>
      <w:proofErr w:type="gramEnd"/>
      <w:r>
        <w:t xml:space="preserve"> ini menjelaskan tentang proses perancangan sistem perangkat keras serta perangkat lunak yang dibutuhkan dalam membangun sistem. Pada </w:t>
      </w:r>
      <w:proofErr w:type="gramStart"/>
      <w:r>
        <w:t>bab</w:t>
      </w:r>
      <w:proofErr w:type="gramEnd"/>
      <w:r>
        <w:t xml:space="preserve"> ini juga melakukan pengujian terhadap sistem yang dibuat untuk mengetahui apakah sudah benar-benar berjalan seperti yang diharapkan.</w:t>
      </w:r>
    </w:p>
    <w:p w14:paraId="66CD68EA" w14:textId="1604EA4E" w:rsidR="00887E7F" w:rsidRDefault="008C489F" w:rsidP="008C489F">
      <w:pPr>
        <w:pStyle w:val="Heading3"/>
        <w:ind w:firstLine="720"/>
      </w:pPr>
      <w:r>
        <w:t xml:space="preserve">BAB V </w:t>
      </w:r>
      <w:r>
        <w:tab/>
        <w:t>PENUTUP</w:t>
      </w:r>
    </w:p>
    <w:p w14:paraId="35D7CC55" w14:textId="008E9DAE" w:rsidR="008C489F" w:rsidRPr="008C489F" w:rsidRDefault="008C489F" w:rsidP="008C489F">
      <w:pPr>
        <w:ind w:left="2160"/>
      </w:pPr>
      <w:r>
        <w:t xml:space="preserve">Pada </w:t>
      </w:r>
      <w:proofErr w:type="gramStart"/>
      <w:r>
        <w:t>bab</w:t>
      </w:r>
      <w:proofErr w:type="gramEnd"/>
      <w:r>
        <w:t xml:space="preserve"> ini di menyajikan kesimpulan penelitian serta saran yang berhubungan dengan penyusunan laporan tugas akhir.</w:t>
      </w:r>
    </w:p>
    <w:p w14:paraId="329A4B7B" w14:textId="460AF2E0" w:rsidR="00A562F2" w:rsidRDefault="002763E7" w:rsidP="002763E7">
      <w:pPr>
        <w:pStyle w:val="Heading1"/>
      </w:pPr>
      <w:r>
        <w:lastRenderedPageBreak/>
        <w:t>BAB II</w:t>
      </w:r>
      <w:r w:rsidR="009B5BA0">
        <w:br/>
        <w:t>LANDASAN TEORI</w:t>
      </w:r>
    </w:p>
    <w:p w14:paraId="2D144FBF" w14:textId="098158F0" w:rsidR="009B5BA0" w:rsidRPr="009B5BA0" w:rsidRDefault="009B5BA0" w:rsidP="009B5BA0">
      <w:pPr>
        <w:pStyle w:val="Heading2"/>
        <w:rPr>
          <w:i/>
        </w:rPr>
      </w:pPr>
      <w:r>
        <w:t>2.1</w:t>
      </w:r>
      <w:r>
        <w:tab/>
      </w:r>
      <w:r w:rsidR="00F63E9C">
        <w:t>Penelitian Relevan</w:t>
      </w:r>
    </w:p>
    <w:p w14:paraId="7716F1EB" w14:textId="26F21BEA" w:rsidR="00680AFA" w:rsidRPr="00D32603" w:rsidRDefault="00680AFA" w:rsidP="00680AFA">
      <w:pPr>
        <w:pStyle w:val="NoSpacing"/>
        <w:ind w:left="720" w:firstLine="720"/>
      </w:pPr>
      <w:r>
        <w:t xml:space="preserve">Menurut </w:t>
      </w:r>
      <w:r>
        <w:fldChar w:fldCharType="begin" w:fldLock="1"/>
      </w:r>
      <w:r>
        <w:instrText>ADDIN CSL_CITATION {"citationItems":[{"id":"ITEM-1","itemData":{"DOI":"10.37134/jictie.vol8.2.4.2021","ISSN":"22897844","abstract":"Information security is very significant needs to be secured due to people relying on networks and communication. Therefore, protecting information is a major challenge with the number of users increases rapidly in recent years. The aim of this article is to review Confidentiality, Integrity and Availability (CIA) in information security. This article focuses on the issues of information security and the requirements of information security. The articles, journals and conference papers are reviewed by researchers were published in 2016-2021. Security issues are analyzed in the recent methodologies. The result of the relationship between CIA in each information security requirement is at a moderate level. It is suggested cybersecurity risk awareness program for society is needed. Therefore, every user could get full advantages in networks and digital platforms.","author":[{"dropping-particle":"","family":"Chai","given":"Kar Yee","non-dropping-particle":"","parse-names":false,"suffix":""},{"dropping-particle":"","family":"Zolkipli","given":"Mohamad Fadli","non-dropping-particle":"","parse-names":false,"suffix":""}],"container-title":"Journal of ICT In Education","id":"ITEM-1","issue":"2","issued":{"date-parts":[["2021"]]},"page":"34-42","title":"Review on Confidentiality, Integrity and Availability in Information Security","type":"article-journal","volume":"8"},"uris":["http://www.mendeley.com/documents/?uuid=e0b5fefb-5be3-4e4b-9254-dbded28cef29"]}],"mendeley":{"formattedCitation":"[1]","plainTextFormattedCitation":"[1]","previouslyFormattedCitation":"[1]"},"properties":{"noteIndex":0},"schema":"https://github.com/citation-style-language/schema/raw/master/csl-citation.json"}</w:instrText>
      </w:r>
      <w:r>
        <w:fldChar w:fldCharType="separate"/>
      </w:r>
      <w:r w:rsidRPr="00680AFA">
        <w:rPr>
          <w:noProof/>
        </w:rPr>
        <w:t>[1]</w:t>
      </w:r>
      <w:r>
        <w:fldChar w:fldCharType="end"/>
      </w:r>
      <w:r>
        <w:t xml:space="preserve"> </w:t>
      </w:r>
      <w:r w:rsidRPr="00680AFA">
        <w:t xml:space="preserve">Keamanan informasi sangat penting untuk diamankan karena orang mengandalkan jaringan dan komunikasi. </w:t>
      </w:r>
      <w:proofErr w:type="gramStart"/>
      <w:r w:rsidRPr="00680AFA">
        <w:t>Oleh karena itu, melindungi informasi merupakan tantangan utama dengan jumlah pengguna yang meningkat pesat dalam beberapa tahun terakhir.</w:t>
      </w:r>
      <w:proofErr w:type="gramEnd"/>
      <w:r w:rsidRPr="00680AFA">
        <w:t xml:space="preserve"> </w:t>
      </w:r>
      <w:proofErr w:type="gramStart"/>
      <w:r w:rsidRPr="00680AFA">
        <w:t>Tujuan dari artikel ini adalah untuk meninjau Confidentiality, Integrity and Availability (CIA) dalam keamanan informasi.</w:t>
      </w:r>
      <w:proofErr w:type="gramEnd"/>
      <w:r w:rsidRPr="00680AFA">
        <w:t xml:space="preserve"> </w:t>
      </w:r>
      <w:proofErr w:type="gramStart"/>
      <w:r w:rsidRPr="00680AFA">
        <w:t>Artikel ini berfokus pada masalah keamanan informasi dan persyaratan keamanan informasi.</w:t>
      </w:r>
      <w:proofErr w:type="gramEnd"/>
      <w:r w:rsidRPr="00680AFA">
        <w:t xml:space="preserve"> </w:t>
      </w:r>
      <w:proofErr w:type="gramStart"/>
      <w:r w:rsidRPr="00680AFA">
        <w:t>Artikel, jurnal, dan makalah konferensi yang ditinjau oleh para peneliti diterbitkan pada 2016-2021.</w:t>
      </w:r>
      <w:proofErr w:type="gramEnd"/>
      <w:r w:rsidRPr="00680AFA">
        <w:t xml:space="preserve"> </w:t>
      </w:r>
      <w:proofErr w:type="gramStart"/>
      <w:r w:rsidRPr="00680AFA">
        <w:t>Masalah keamanan dianalisis dalam metodologi baru-baru ini.</w:t>
      </w:r>
      <w:proofErr w:type="gramEnd"/>
      <w:r w:rsidRPr="00680AFA">
        <w:t xml:space="preserve"> </w:t>
      </w:r>
      <w:proofErr w:type="gramStart"/>
      <w:r w:rsidRPr="00680AFA">
        <w:t>Hasil hubungan antara CIA dalam setiap persyaratan keamanan informasi berada pada tingkat sedang.</w:t>
      </w:r>
      <w:proofErr w:type="gramEnd"/>
      <w:r w:rsidRPr="00680AFA">
        <w:t xml:space="preserve"> </w:t>
      </w:r>
      <w:proofErr w:type="gramStart"/>
      <w:r w:rsidRPr="00680AFA">
        <w:t>Disarankan diperlukan program kesadaran risiko keamanan siber bagi masyarakat.</w:t>
      </w:r>
      <w:proofErr w:type="gramEnd"/>
      <w:r w:rsidRPr="00680AFA">
        <w:t xml:space="preserve"> </w:t>
      </w:r>
      <w:proofErr w:type="gramStart"/>
      <w:r w:rsidRPr="00680AFA">
        <w:t>Oleh karena itu, setiap pengguna dapat memperoleh keuntungan penuh dalam jaringan dan platform digital.</w:t>
      </w:r>
      <w:proofErr w:type="gramEnd"/>
    </w:p>
    <w:p w14:paraId="26FDF118" w14:textId="77777777" w:rsidR="00680AFA" w:rsidRDefault="00680AFA" w:rsidP="00680AFA">
      <w:pPr>
        <w:pStyle w:val="NoSpacing"/>
      </w:pPr>
    </w:p>
    <w:p w14:paraId="2B8743CD" w14:textId="3F064C1F" w:rsidR="00A562F2" w:rsidRDefault="00680AFA" w:rsidP="00537904">
      <w:pPr>
        <w:pStyle w:val="NoSpacing"/>
        <w:ind w:left="720" w:firstLine="720"/>
      </w:pPr>
      <w:r>
        <w:t xml:space="preserve">Di kutip </w:t>
      </w:r>
      <w:r>
        <w:fldChar w:fldCharType="begin" w:fldLock="1"/>
      </w:r>
      <w:r w:rsidR="00B252D0">
        <w:instrText>ADDIN CSL_CITATION {"citationItems":[{"id":"ITEM-1","itemData":{"DOI":"10.20535/TACS.2664-29132022.1","ISSN":"2708-1397","author":[{"dropping-particle":"","family":"Maps","given":"Open Knowledge","non-dropping-particle":"","parse-names":false,"suffix":""}],"container-title":"Theoretical and Applied Cybersecurity","id":"ITEM-1","issue":"1","issued":{"date-parts":[["2023","3","10"]]},"title":"Knowledge Map for research on phishing","type":"article-journal","volume":"4"},"uris":["http://www.mendeley.com/documents/?uuid=800bda22-f84e-37d9-b23f-1ef3efb59d04"]}],"mendeley":{"formattedCitation":"[2]","plainTextFormattedCitation":"[2]","previouslyFormattedCitation":"[2]"},"properties":{"noteIndex":0},"schema":"https://github.com/citation-style-language/schema/raw/master/csl-citation.json"}</w:instrText>
      </w:r>
      <w:r>
        <w:fldChar w:fldCharType="separate"/>
      </w:r>
      <w:r w:rsidRPr="00680AFA">
        <w:rPr>
          <w:noProof/>
        </w:rPr>
        <w:t>[2]</w:t>
      </w:r>
      <w:r>
        <w:fldChar w:fldCharType="end"/>
      </w:r>
      <w:r>
        <w:t xml:space="preserve"> </w:t>
      </w:r>
      <w:r w:rsidR="00033A44" w:rsidRPr="00033A44">
        <w:t xml:space="preserve">Serangan </w:t>
      </w:r>
      <w:r w:rsidR="00033A44" w:rsidRPr="00033A44">
        <w:rPr>
          <w:i/>
        </w:rPr>
        <w:t>phishing</w:t>
      </w:r>
      <w:r w:rsidR="00033A44" w:rsidRPr="00033A44">
        <w:t xml:space="preserve">, yang telah ada selama beberapa dekade dan terus menjadi masalah besar hingga saat ini, merupakan ancaman berat di dunia maya. </w:t>
      </w:r>
      <w:proofErr w:type="gramStart"/>
      <w:r w:rsidR="00033A44" w:rsidRPr="00033A44">
        <w:t xml:space="preserve">Penyerang mengadopsi berbagai metode baru dan kreatif untuk melakukan serangan </w:t>
      </w:r>
      <w:r w:rsidR="00033A44" w:rsidRPr="00033A44">
        <w:rPr>
          <w:i/>
        </w:rPr>
        <w:t>phishing</w:t>
      </w:r>
      <w:r w:rsidR="00033A44" w:rsidRPr="00033A44">
        <w:t>, yang berkembang pesat.</w:t>
      </w:r>
      <w:proofErr w:type="gramEnd"/>
      <w:r w:rsidR="00033A44" w:rsidRPr="00033A44">
        <w:t xml:space="preserve"> </w:t>
      </w:r>
      <w:proofErr w:type="gramStart"/>
      <w:r w:rsidR="00033A44" w:rsidRPr="00033A44">
        <w:t xml:space="preserve">Oleh karena itu, ada kebutuhan untuk melakukan tinjauan komprehensif terhadap pendekatan </w:t>
      </w:r>
      <w:r w:rsidR="00033A44" w:rsidRPr="00033A44">
        <w:rPr>
          <w:i/>
        </w:rPr>
        <w:t>phishing</w:t>
      </w:r>
      <w:r w:rsidR="00033A44" w:rsidRPr="00033A44">
        <w:t xml:space="preserve"> di masa lalu dan saat ini.</w:t>
      </w:r>
      <w:proofErr w:type="gramEnd"/>
      <w:r w:rsidR="00033A44" w:rsidRPr="00033A44">
        <w:t xml:space="preserve"> </w:t>
      </w:r>
      <w:proofErr w:type="gramStart"/>
      <w:r w:rsidR="00033A44" w:rsidRPr="00033A44">
        <w:t xml:space="preserve">Dalam makalah ini, ulasan tentang pendekatan yang digunakan selama serangan </w:t>
      </w:r>
      <w:r w:rsidR="00033A44" w:rsidRPr="00033A44">
        <w:rPr>
          <w:i/>
        </w:rPr>
        <w:t>phishing</w:t>
      </w:r>
      <w:r w:rsidR="00033A44" w:rsidRPr="00033A44">
        <w:t xml:space="preserve"> disajikan.</w:t>
      </w:r>
      <w:proofErr w:type="gramEnd"/>
      <w:r w:rsidR="00033A44" w:rsidRPr="00033A44">
        <w:t xml:space="preserve"> </w:t>
      </w:r>
      <w:proofErr w:type="gramStart"/>
      <w:r w:rsidR="00033A44" w:rsidRPr="00033A44">
        <w:t xml:space="preserve">Makalah ini terdiri dari tinjauan literatur, diikuti dengan pemeriksaan komprehensif tentang karakteristik teknik serangan </w:t>
      </w:r>
      <w:r w:rsidR="00033A44" w:rsidRPr="00033A44">
        <w:rPr>
          <w:i/>
        </w:rPr>
        <w:t>phishing</w:t>
      </w:r>
      <w:r w:rsidR="00033A44" w:rsidRPr="00033A44">
        <w:t xml:space="preserve"> klasik, modern, dan canggih yang ada.</w:t>
      </w:r>
      <w:proofErr w:type="gramEnd"/>
      <w:r w:rsidR="00033A44" w:rsidRPr="00033A44">
        <w:t xml:space="preserve"> Tujuan dari makalah ini adalah untuk membangun kesadaran </w:t>
      </w:r>
      <w:proofErr w:type="gramStart"/>
      <w:r w:rsidR="00033A44" w:rsidRPr="00033A44">
        <w:t>akan</w:t>
      </w:r>
      <w:proofErr w:type="gramEnd"/>
      <w:r w:rsidR="00033A44" w:rsidRPr="00033A44">
        <w:t xml:space="preserve"> teknik </w:t>
      </w:r>
      <w:r w:rsidR="00033A44" w:rsidRPr="00033A44">
        <w:rPr>
          <w:i/>
        </w:rPr>
        <w:t>phishing</w:t>
      </w:r>
      <w:r w:rsidR="00033A44" w:rsidRPr="00033A44">
        <w:t xml:space="preserve">, mendidik individu tentang serangan ini, dan mendorong penggunaan teknik pencegahan </w:t>
      </w:r>
      <w:r w:rsidR="00033A44" w:rsidRPr="00033A44">
        <w:rPr>
          <w:i/>
        </w:rPr>
        <w:t>phishing</w:t>
      </w:r>
      <w:r w:rsidR="00033A44" w:rsidRPr="00033A44">
        <w:t>, selain mendorong wacana di kalangan komunitas profesional tentang topik ini.</w:t>
      </w:r>
    </w:p>
    <w:p w14:paraId="3125AFF5" w14:textId="77777777" w:rsidR="00680AFA" w:rsidRDefault="00680AFA" w:rsidP="00537904">
      <w:pPr>
        <w:pStyle w:val="NoSpacing"/>
        <w:ind w:left="720" w:firstLine="720"/>
      </w:pPr>
    </w:p>
    <w:p w14:paraId="2C436D4A" w14:textId="3BF94C15" w:rsidR="00537904" w:rsidRDefault="00680AFA" w:rsidP="00B252D0">
      <w:pPr>
        <w:pStyle w:val="NoSpacing"/>
        <w:ind w:left="720" w:firstLine="720"/>
      </w:pPr>
      <w:r>
        <w:t xml:space="preserve">Dalam </w:t>
      </w:r>
      <w:r w:rsidR="00B252D0">
        <w:t xml:space="preserve">penelitian </w:t>
      </w:r>
      <w:r w:rsidR="00B252D0">
        <w:fldChar w:fldCharType="begin" w:fldLock="1"/>
      </w:r>
      <w:r w:rsidR="00B252D0">
        <w:instrText>ADDIN CSL_CITATION {"citationItems":[{"id":"ITEM-1","itemData":{"DOI":"10.31866/2616-7654.10.2022.269495","ISBN":"0000000221","ISSN":"2616-7654","abstract":"The aim of the article is to analyse the concepts of «cyber hygiene», «cyber security», «cyber protection», and clarify the role of those processes which are interpreted by these terms in modern human life; to identify the main achievements in Ukrainian law system regarding the legal cybernetic sphere regulation; to highlight key rules for observing cyber hygiene. The research methodology has been implemented using scientific methods of terminological analysis when comparing the definitions of relevant terms. Statistical method has been used in order to generalise quantitative indicators characterising the increase in the interest of higher education establishments in cyber security specialists training. Comparison and generalisation have made it possible to comprehensively reveal the raised problem in this study. The scientific novelty of this research consists in the following: emphasising the cooperation importance and necessity of Ukrainian organisations with foreign partners in the sphere of information protection contained in cyber space; identifying and tracking tendencies in improving cyber security in the context of science, education and state administration. Conclusions. The issue studying of ensuring information cyber protection, as well as cyber security when using Internet and cyber hygiene in Ukraine, has highlighted the vision that Ukrainian specialists have made a significant step forward in these matters. This is confirmed by international statistical data. The analysis of recently adopted legislative, normative legal acts and regulatory documents at the national level has confirmed the thesis that Ukrainian legislation in cyber security issues is gradually reorienting itself to global tendencies, and borrowing positive foreign experience. However, there still exist urgent unresolved problems, the basis of which is the reduction of the conceptual cyber security apparatus to fixed at the legislative level interpretations. The issues of further international cooperation intensification in matters of cyber protection and cyber security, additionally, creation of common interstate platforms for information exchange, are necessary as well. No less important is the development and expansion of educational programmes in speciality 125 «Cyber Security» in higher education establishments of Ukraine. According to the obtained results of this study, the interest in this profession among youth has been growing recently.","author":[{"dropping-particle":"","family":"Sverdlyk","given":"Zoriana","non-dropping-particle":"","parse-names":false,"suffix":""}],"container-title":"Ukrainian Journal on Library and Information Science","id":"ITEM-1","issue":"10","issued":{"date-parts":[["2022"]]},"page":"175-188","title":"Cyber Security and Cyber Protection: Topics on the Agenda in Ukrainian Society","type":"article-journal","volume":"10"},"uris":["http://www.mendeley.com/documents/?uuid=02b08eb3-9f4f-4558-947e-fc980c9c19a4"]}],"mendeley":{"formattedCitation":"[3]","plainTextFormattedCitation":"[3]","previouslyFormattedCitation":"[3]"},"properties":{"noteIndex":0},"schema":"https://github.com/citation-style-language/schema/raw/master/csl-citation.json"}</w:instrText>
      </w:r>
      <w:r w:rsidR="00B252D0">
        <w:fldChar w:fldCharType="separate"/>
      </w:r>
      <w:r w:rsidR="00B252D0" w:rsidRPr="00B252D0">
        <w:rPr>
          <w:noProof/>
        </w:rPr>
        <w:t>[3]</w:t>
      </w:r>
      <w:r w:rsidR="00B252D0">
        <w:fldChar w:fldCharType="end"/>
      </w:r>
      <w:r w:rsidR="00B252D0">
        <w:t xml:space="preserve"> </w:t>
      </w:r>
      <w:r w:rsidR="00B252D0" w:rsidRPr="00B252D0">
        <w:t xml:space="preserve">artikel ini adalah untuk menganalisis konsep «kebersihan dunia maya», «keamanan dunia maya», «perlindungan dunia maya», dan mengklarifikasi peran proses tersebut yang ditafsirkan dengan istilah-istilah ini dalam kehidupan manusia modern; untuk mengidentifikasi pencapaian utama dalam sistem hukum Ukraina terkait regulasi ranah sibernetika hukum; untuk menyoroti aturan utama untuk mengamati kebersihan dunia maya. </w:t>
      </w:r>
      <w:proofErr w:type="gramStart"/>
      <w:r w:rsidR="00B252D0" w:rsidRPr="00B252D0">
        <w:t>Metodologi penelitian telah dilaksanakan dengan menggunakan metode ilmiah analisis terminologi ketika membandingkan definisi istilah yang relevan.</w:t>
      </w:r>
      <w:proofErr w:type="gramEnd"/>
      <w:r w:rsidR="00B252D0" w:rsidRPr="00B252D0">
        <w:t xml:space="preserve"> </w:t>
      </w:r>
      <w:proofErr w:type="gramStart"/>
      <w:r w:rsidR="00B252D0" w:rsidRPr="00B252D0">
        <w:t>Metode statistik telah digunakan untuk menggeneralisasi indikator kuantitatif yang mencirikan peningkatan minat lembaga pendidikan tinggi dalam pelatihan spesialis keamanan siber.</w:t>
      </w:r>
      <w:proofErr w:type="gramEnd"/>
      <w:r w:rsidR="00B252D0" w:rsidRPr="00B252D0">
        <w:t xml:space="preserve"> </w:t>
      </w:r>
      <w:proofErr w:type="gramStart"/>
      <w:r w:rsidR="00B252D0" w:rsidRPr="00B252D0">
        <w:t xml:space="preserve">Perbandingan dan generalisasi memungkinkan untuk mengungkapkan secara komprehensif masalah yang diangkat dalam </w:t>
      </w:r>
      <w:r w:rsidR="00B252D0" w:rsidRPr="00B252D0">
        <w:lastRenderedPageBreak/>
        <w:t>penelitian ini.</w:t>
      </w:r>
      <w:proofErr w:type="gramEnd"/>
      <w:r w:rsidR="00B252D0" w:rsidRPr="00B252D0">
        <w:t xml:space="preserve"> Kebaruan ilmiah dari penelitian ini adalah sebagai berikut: menekankan pentingnya kerjasama dan kebutuhan organisasi Ukraina dengan mitra asing di bidang perlindungan informasi yang terkandung dalam ruang cyber; mengidentifikasi dan menelusuri kecenderungan peningkatan keamanan siber dalam konteks ilmu pengetahuan, pendidikan, dan ketatanegaraan. </w:t>
      </w:r>
      <w:proofErr w:type="gramStart"/>
      <w:r w:rsidR="00B252D0" w:rsidRPr="00B252D0">
        <w:t>Kesimpulan.</w:t>
      </w:r>
      <w:proofErr w:type="gramEnd"/>
      <w:r w:rsidR="00B252D0" w:rsidRPr="00B252D0">
        <w:t xml:space="preserve"> </w:t>
      </w:r>
      <w:proofErr w:type="gramStart"/>
      <w:r w:rsidR="00B252D0" w:rsidRPr="00B252D0">
        <w:t>Studi masalah untuk memastikan perlindungan dunia maya informasi, serta keamanan dunia maya saat menggunakan Internet dan kebersihan dunia maya di Ukraina, menyoroti visi bahwa spesialis Ukraina telah membuat langkah maju yang signifikan dalam masalah ini.</w:t>
      </w:r>
      <w:proofErr w:type="gramEnd"/>
      <w:r w:rsidR="00B252D0" w:rsidRPr="00B252D0">
        <w:t xml:space="preserve"> </w:t>
      </w:r>
      <w:proofErr w:type="gramStart"/>
      <w:r w:rsidR="00B252D0" w:rsidRPr="00B252D0">
        <w:t>Ini dikonfirmasi oleh data statistik internasional.</w:t>
      </w:r>
      <w:proofErr w:type="gramEnd"/>
      <w:r w:rsidR="00B252D0" w:rsidRPr="00B252D0">
        <w:t xml:space="preserve"> </w:t>
      </w:r>
      <w:proofErr w:type="gramStart"/>
      <w:r w:rsidR="00B252D0" w:rsidRPr="00B252D0">
        <w:t xml:space="preserve">Analisis undang-undang, tindakan hukum normatif, dan dokumen peraturan yang baru diadopsi di tingkat nasional telah mengkonfirmasi tesis bahwa undang-undang Ukraina dalam masalah keamanan dunia maya secara bertahap mengubah orientasi dirinya ke kecenderungan global, dan meminjam pengalaman asing yang </w:t>
      </w:r>
      <w:r w:rsidR="00B252D0" w:rsidRPr="00B252D0">
        <w:rPr>
          <w:i/>
        </w:rPr>
        <w:t>positif</w:t>
      </w:r>
      <w:r w:rsidR="00B252D0" w:rsidRPr="00B252D0">
        <w:t>.</w:t>
      </w:r>
      <w:proofErr w:type="gramEnd"/>
      <w:r w:rsidR="00B252D0" w:rsidRPr="00B252D0">
        <w:t xml:space="preserve"> </w:t>
      </w:r>
      <w:proofErr w:type="gramStart"/>
      <w:r w:rsidR="00B252D0" w:rsidRPr="00B252D0">
        <w:t>Namun, masih ada masalah mendesak yang belum terselesaikan, yang dasarnya adalah pengurangan konseptual aparat keamanan siber untuk diperbaiki pada interpretasi tingkat legislatif.</w:t>
      </w:r>
      <w:proofErr w:type="gramEnd"/>
      <w:r w:rsidR="00B252D0" w:rsidRPr="00B252D0">
        <w:t xml:space="preserve"> Isu-isu intensifikasi kerja </w:t>
      </w:r>
      <w:proofErr w:type="gramStart"/>
      <w:r w:rsidR="00B252D0" w:rsidRPr="00B252D0">
        <w:t>sama</w:t>
      </w:r>
      <w:proofErr w:type="gramEnd"/>
      <w:r w:rsidR="00B252D0" w:rsidRPr="00B252D0">
        <w:t xml:space="preserve"> internasional lebih lanjut dalam berbagai hal</w:t>
      </w:r>
      <w:r w:rsidR="00B252D0">
        <w:t>.</w:t>
      </w:r>
    </w:p>
    <w:p w14:paraId="61E4350C" w14:textId="77777777" w:rsidR="00B252D0" w:rsidRDefault="00B252D0" w:rsidP="00B252D0">
      <w:pPr>
        <w:pStyle w:val="NoSpacing"/>
        <w:ind w:left="720" w:firstLine="720"/>
      </w:pPr>
    </w:p>
    <w:p w14:paraId="0AD3EB8C" w14:textId="7ED7E079" w:rsidR="00B252D0" w:rsidRDefault="00B252D0" w:rsidP="00B252D0">
      <w:pPr>
        <w:pStyle w:val="NoSpacing"/>
        <w:ind w:left="720" w:firstLine="720"/>
      </w:pPr>
      <w:r>
        <w:t xml:space="preserve">Pada kutipan </w:t>
      </w:r>
      <w:r>
        <w:fldChar w:fldCharType="begin" w:fldLock="1"/>
      </w:r>
      <w:r w:rsidR="0092619D">
        <w:instrText>ADDIN CSL_CITATION {"citationItems":[{"id":"ITEM-1","itemData":{"abstract":"Keamanan informasi menggambarkan usaha untuk melindungi komputer dan non peralatan komputer, fasilitas, data, dan informasi dari penyalahgunaan oleh orang yang tidak bertanggung jawab. Keamanan informasi dimaksudkan untuk mencapai kerahasiaan, ketersediaan, dan integritas di dalam sumber daya informasi dalam suatu perusahaan. Keamanan Sistem informasi terdiri atas perlindungan harian, yang disebut keamanan informasi (information security) dan persiapan-persiapan operasional. Tujuan penulisan artikel ini guna membangun hipotesis pengaruh antar variabel untuk digunakan pada riset selanjutnya. Hasil artikel literature review ini adalah: 1) Keamanan Informasi berpengaruh terhadap Keamanan Sistem Informasi; 2) Teknologi Informasi berpengaruh terhadap Keamanan Sistem Informasi; dan 3) Network berpengaruh terhadap Keamanan Sistem Informasi.","author":[{"dropping-particle":"","family":"Nurul","given":"Shinta","non-dropping-particle":"","parse-names":false,"suffix":""},{"dropping-particle":"","family":"Anggrainy","given":"Shynta","non-dropping-particle":"","parse-names":false,"suffix":""},{"dropping-particle":"","family":"Aprelyani","given":"Siska","non-dropping-particle":"","parse-names":false,"suffix":""}],"container-title":"Jurnal Ekonomi Manajemen Sistem Informasi (Jemsi)","id":"ITEM-1","issue":"5","issued":{"date-parts":[["2022"]]},"page":"564-573","title":"Faktor-Faktor Yang Mempengaruhi Keamanan Sistem Informasi : Keamanan Informasi , Teknologi Informasi Dan Network ( Literature Review Sim )","type":"article-journal","volume":"3"},"uris":["http://www.mendeley.com/documents/?uuid=6c48f0cd-f57e-47d9-aa8d-051675f47013"]}],"mendeley":{"formattedCitation":"[4]","plainTextFormattedCitation":"[4]","previouslyFormattedCitation":"[4]"},"properties":{"noteIndex":0},"schema":"https://github.com/citation-style-language/schema/raw/master/csl-citation.json"}</w:instrText>
      </w:r>
      <w:r>
        <w:fldChar w:fldCharType="separate"/>
      </w:r>
      <w:r w:rsidRPr="00B252D0">
        <w:rPr>
          <w:noProof/>
        </w:rPr>
        <w:t>[4]</w:t>
      </w:r>
      <w:r>
        <w:fldChar w:fldCharType="end"/>
      </w:r>
      <w:r>
        <w:t xml:space="preserve"> </w:t>
      </w:r>
      <w:r w:rsidRPr="00B252D0">
        <w:t xml:space="preserve">Keamanan informasi menggambarkan usaha untuk melindungi komputer dan non peralatan komputer, fasilitas, data, dan informasi dari penyalahgunaan oleh orang yang tidak bertanggung jawab. </w:t>
      </w:r>
      <w:proofErr w:type="gramStart"/>
      <w:r w:rsidRPr="00B252D0">
        <w:t>Keamanan informasi dimaksudkan untuk mencapai kerahasiaan, ketersediaan, dan integritas di dalam sumber daya informasi dalam suatu perusahaan.</w:t>
      </w:r>
      <w:proofErr w:type="gramEnd"/>
      <w:r w:rsidRPr="00B252D0">
        <w:t xml:space="preserve"> </w:t>
      </w:r>
      <w:proofErr w:type="gramStart"/>
      <w:r w:rsidRPr="00B252D0">
        <w:t>Keamanan Sistem informasi terdiri atas perlindungan harian, yang disebut keamanan informasi (information security) dan persiapan-persiapan operasional.</w:t>
      </w:r>
      <w:proofErr w:type="gramEnd"/>
      <w:r w:rsidRPr="00B252D0">
        <w:t xml:space="preserve"> </w:t>
      </w:r>
      <w:proofErr w:type="gramStart"/>
      <w:r w:rsidRPr="00B252D0">
        <w:t>Tujuan penulisan artikel ini guna membangun hipotesis pengaruh antar variabel untuk digunakan pada riset selanjutnya.</w:t>
      </w:r>
      <w:proofErr w:type="gramEnd"/>
      <w:r w:rsidRPr="00B252D0">
        <w:t xml:space="preserve"> Hasil artikel literature review ini adalah: 1) Keamanan Informasi berpengaruh terhadap Keamanan Sistem Informasi; 2) Teknologi Informasi berpengaruh terhadap Keamanan Sistem Informasi; dan 3) Network berpengaruh terhadap Keamanan Sistem Informasi.</w:t>
      </w:r>
    </w:p>
    <w:p w14:paraId="10DFD1F9" w14:textId="77777777" w:rsidR="00B252D0" w:rsidRDefault="00B252D0" w:rsidP="00B252D0">
      <w:pPr>
        <w:pStyle w:val="NoSpacing"/>
        <w:ind w:left="720" w:firstLine="720"/>
      </w:pPr>
    </w:p>
    <w:p w14:paraId="18234232" w14:textId="3898419A" w:rsidR="00A0257C" w:rsidRDefault="0092619D" w:rsidP="00A0257C">
      <w:pPr>
        <w:pStyle w:val="NoSpacing"/>
        <w:ind w:left="720" w:firstLine="720"/>
      </w:pPr>
      <w:r>
        <w:t xml:space="preserve">Penelitian </w:t>
      </w:r>
      <w:r>
        <w:fldChar w:fldCharType="begin" w:fldLock="1"/>
      </w:r>
      <w:r>
        <w:instrText>ADDIN CSL_CITATION {"citationItems":[{"id":"ITEM-1","itemData":{"DOI":"10.3390/make3030034","ISSN":"25044990","abstract":"With the development of the Internet, network security has aroused people’s attention. It can be said that a secure network environment is a basis for the rapid and sound development of the Internet. Phishing is an essential class of cybercriminals which is a malicious act of tricking users into clicking on phishing links, stealing user information, and ultimately using user data to fake logging in with related accounts to steal funds. Network security is an iterative issue of attack and defense. The methods of phishing and the technology of phishing detection are constantly being updated. Traditional methods for identifying phishing links rely on blacklists and whitelists, but this cannot identify new phishing links. Therefore, we need to solve how to predict whether a newly emerging link is a phishing website and improve the accuracy of the prediction. With the maturity of machine learning technology, prediction has become a vital ability. This paper offers a state-of-the-art survey on methods for phishing website detection. It starts with the life cycle of phishing, introduces common anti-phishing methods, mainly focuses on the method of identifying phishing links, and has an in-depth understanding of machine learning-based solutions, including data collection, feature extraction, modeling, and evaluation performance. This paper provides a detailed comparison of various solutions for phishing website detection.","author":[{"dropping-particle":"","family":"Tang","given":"Lizhen","non-dropping-particle":"","parse-names":false,"suffix":""},{"dropping-particle":"","family":"Mahmoud","given":"Qusay H.","non-dropping-particle":"","parse-names":false,"suffix":""}],"container-title":"Machine Learning and Knowledge Extraction","id":"ITEM-1","issue":"3","issued":{"date-parts":[["2021"]]},"page":"672-694","title":"A Survey of Machine Learning-Based Solutions for Phishing Website Detection","type":"article-journal","volume":"3"},"uris":["http://www.mendeley.com/documents/?uuid=d985e019-5273-47f1-b99b-63a5a83d5619"]}],"mendeley":{"formattedCitation":"[5]","plainTextFormattedCitation":"[5]"},"properties":{"noteIndex":0},"schema":"https://github.com/citation-style-language/schema/raw/master/csl-citation.json"}</w:instrText>
      </w:r>
      <w:r>
        <w:fldChar w:fldCharType="separate"/>
      </w:r>
      <w:r w:rsidRPr="0092619D">
        <w:rPr>
          <w:noProof/>
        </w:rPr>
        <w:t>[5]</w:t>
      </w:r>
      <w:r>
        <w:fldChar w:fldCharType="end"/>
      </w:r>
      <w:r>
        <w:t xml:space="preserve"> </w:t>
      </w:r>
      <w:r w:rsidRPr="0092619D">
        <w:t xml:space="preserve">Dengan perkembangan Internet, keamanan jaringan telah menarik perhatian banyak orang. </w:t>
      </w:r>
      <w:proofErr w:type="gramStart"/>
      <w:r w:rsidRPr="0092619D">
        <w:t>Dapat dikatakan bahwa lingkungan jaringan yang aman adalah dasar dari perkembangan Internet yang cepat dan sehat.</w:t>
      </w:r>
      <w:proofErr w:type="gramEnd"/>
      <w:r w:rsidRPr="0092619D">
        <w:t xml:space="preserve"> Phishing adalah kelas penting penjahat dunia maya yang merupakan tindakan jahat yang menipu pengguna agar mengklik tautan phishing, mencuri informasi pengguna, dan pada akhirnya menggunakan data pengguna untuk memalsukan login dengan akun terkait untuk mencuri </w:t>
      </w:r>
      <w:proofErr w:type="gramStart"/>
      <w:r w:rsidRPr="0092619D">
        <w:t>dana</w:t>
      </w:r>
      <w:proofErr w:type="gramEnd"/>
      <w:r w:rsidRPr="0092619D">
        <w:t xml:space="preserve">. </w:t>
      </w:r>
      <w:proofErr w:type="gramStart"/>
      <w:r w:rsidRPr="0092619D">
        <w:t>Keamanan jaringan adalah masalah serangan dan pertahanan yang berulang.</w:t>
      </w:r>
      <w:proofErr w:type="gramEnd"/>
      <w:r w:rsidRPr="0092619D">
        <w:t xml:space="preserve"> </w:t>
      </w:r>
      <w:proofErr w:type="gramStart"/>
      <w:r w:rsidRPr="0092619D">
        <w:t>Metode phishing dan teknologi deteksi phishing terus diperbarui.</w:t>
      </w:r>
      <w:proofErr w:type="gramEnd"/>
      <w:r w:rsidRPr="0092619D">
        <w:t xml:space="preserve"> </w:t>
      </w:r>
      <w:proofErr w:type="gramStart"/>
      <w:r w:rsidRPr="0092619D">
        <w:t>Metode tradisional untuk mengidentifikasi tautan phishing bergantung pada daftar hitam dan daftar putih, tetapi ini tidak dapat mengidentifikasi tautan phishing baru.</w:t>
      </w:r>
      <w:proofErr w:type="gramEnd"/>
      <w:r w:rsidRPr="0092619D">
        <w:t xml:space="preserve"> Oleh karena itu, kami perlu memecahkan </w:t>
      </w:r>
      <w:proofErr w:type="gramStart"/>
      <w:r w:rsidRPr="0092619D">
        <w:t>cara</w:t>
      </w:r>
      <w:proofErr w:type="gramEnd"/>
      <w:r w:rsidRPr="0092619D">
        <w:t xml:space="preserve"> memprediksi apakah tautan yang baru muncul adalah situs web phishing dan meningkatkan akurasi prediksi. </w:t>
      </w:r>
      <w:proofErr w:type="gramStart"/>
      <w:r w:rsidRPr="0092619D">
        <w:t xml:space="preserve">Dengan </w:t>
      </w:r>
      <w:r w:rsidRPr="0092619D">
        <w:lastRenderedPageBreak/>
        <w:t>kematangan teknologi pembelajaran mesin, prediksi telah menjadi kemampuan yang vital.</w:t>
      </w:r>
      <w:proofErr w:type="gramEnd"/>
      <w:r w:rsidRPr="0092619D">
        <w:t xml:space="preserve"> Makalah ini menawarkan survei canggih tentang metode deteksi situs web phishing. </w:t>
      </w:r>
      <w:proofErr w:type="gramStart"/>
      <w:r w:rsidRPr="0092619D">
        <w:t>Ini dimulai dengan siklus hidup phishing, memperkenalkan metode anti-phishing umum, terutama berfokus pada metode mengidentifikasi tautan phishing, dan memiliki pemahaman mendalam tentang solusi berbasis pembelajaran mesin, termasuk pengumpulan data, ekstraksi fitur, pemodelan, dan kinerja evaluasi.</w:t>
      </w:r>
      <w:proofErr w:type="gramEnd"/>
      <w:r w:rsidRPr="0092619D">
        <w:t xml:space="preserve"> Makalah ini memberikan perbandingan terperinci dari berbagai solusi untuk deteksi situs web phishing.</w:t>
      </w:r>
    </w:p>
    <w:p w14:paraId="22CC5E1F" w14:textId="77777777" w:rsidR="00A0257C" w:rsidRDefault="00A0257C" w:rsidP="00A0257C">
      <w:pPr>
        <w:pStyle w:val="NoSpacing"/>
        <w:ind w:left="720" w:firstLine="720"/>
      </w:pPr>
    </w:p>
    <w:p w14:paraId="154384CF" w14:textId="4725D918" w:rsidR="00A0257C" w:rsidRDefault="00A0257C" w:rsidP="00A0257C">
      <w:pPr>
        <w:pStyle w:val="Heading2"/>
      </w:pPr>
      <w:r>
        <w:t>2.2</w:t>
      </w:r>
      <w:r>
        <w:tab/>
      </w:r>
      <w:r w:rsidR="00BF3926">
        <w:t>Keamanan D</w:t>
      </w:r>
      <w:r>
        <w:t xml:space="preserve">ata </w:t>
      </w:r>
    </w:p>
    <w:p w14:paraId="7423C25C" w14:textId="78858D0B" w:rsidR="00BB4091" w:rsidRDefault="00A0257C" w:rsidP="00E53F77">
      <w:pPr>
        <w:pStyle w:val="NoSpacing"/>
      </w:pPr>
      <w:r>
        <w:tab/>
      </w:r>
      <w:proofErr w:type="gramStart"/>
      <w:r w:rsidR="00E53F77">
        <w:t>Keamanan data adalah sesuatu yang sangat penting dan perlu dilakukan yang mempunyai tujuan memastikan data tidak dapat diakses dan digunakan oleh pihak ke tiga yang merupakan orang yang tidak berhak menerima informasi.</w:t>
      </w:r>
      <w:proofErr w:type="gramEnd"/>
      <w:r w:rsidR="00E53F77">
        <w:t xml:space="preserve"> </w:t>
      </w:r>
    </w:p>
    <w:p w14:paraId="3680D695" w14:textId="77777777" w:rsidR="00E53F77" w:rsidRDefault="00E53F77" w:rsidP="00E53F77">
      <w:pPr>
        <w:pStyle w:val="NoSpacing"/>
      </w:pPr>
      <w:bookmarkStart w:id="0" w:name="_GoBack"/>
      <w:bookmarkEnd w:id="0"/>
    </w:p>
    <w:p w14:paraId="3DB549CD" w14:textId="408BB977" w:rsidR="00BB4091" w:rsidRDefault="00BB4091" w:rsidP="00BB4091">
      <w:pPr>
        <w:pStyle w:val="Heading2"/>
      </w:pPr>
      <w:r>
        <w:t>2.3</w:t>
      </w:r>
      <w:r>
        <w:tab/>
        <w:t xml:space="preserve">Keamanan </w:t>
      </w:r>
      <w:r w:rsidR="00BF3926">
        <w:t>S</w:t>
      </w:r>
      <w:r>
        <w:t>istem</w:t>
      </w:r>
    </w:p>
    <w:p w14:paraId="22F77F0C" w14:textId="77777777" w:rsidR="00447985" w:rsidRDefault="00410FAE" w:rsidP="00247C96">
      <w:pPr>
        <w:pStyle w:val="NoSpacing"/>
      </w:pPr>
      <w:r>
        <w:tab/>
      </w:r>
      <w:proofErr w:type="gramStart"/>
      <w:r>
        <w:t>Keamanan informasi adalah suatu prosedur untuk mencegah pencurian pada data, dan kerusakan pada sistem informasi perusahaan.</w:t>
      </w:r>
      <w:proofErr w:type="gramEnd"/>
      <w:r>
        <w:t xml:space="preserve"> </w:t>
      </w:r>
      <w:proofErr w:type="gramStart"/>
      <w:r>
        <w:t>Beberapa sistem keamanan yang digunakan untuk melindungi jaringan imformasi melibatkan hardware, software, jaringan komunikasi, dan data dalam computer.</w:t>
      </w:r>
      <w:proofErr w:type="gramEnd"/>
      <w:r>
        <w:t xml:space="preserve"> </w:t>
      </w:r>
      <w:proofErr w:type="gramStart"/>
      <w:r>
        <w:t>Sayangnya, masih banyak perusahaan yang mengabaikan pentingnya keamanan sistem.</w:t>
      </w:r>
      <w:proofErr w:type="gramEnd"/>
      <w:r>
        <w:t xml:space="preserve"> </w:t>
      </w:r>
    </w:p>
    <w:p w14:paraId="078B58F3" w14:textId="77777777" w:rsidR="00447985" w:rsidRDefault="00447985" w:rsidP="00247C96">
      <w:pPr>
        <w:pStyle w:val="NoSpacing"/>
      </w:pPr>
    </w:p>
    <w:p w14:paraId="633C8D45" w14:textId="0BD1B7F8" w:rsidR="00410FAE" w:rsidRDefault="00410FAE" w:rsidP="00447985">
      <w:pPr>
        <w:pStyle w:val="NoSpacing"/>
        <w:ind w:firstLine="720"/>
      </w:pPr>
      <w:proofErr w:type="gramStart"/>
      <w:r>
        <w:t>Banyak juga yang berinvestasi untuk menjaga keamanan sistem informasi perusahaan dan memakan jumlah biaya yang tidak sedikit.</w:t>
      </w:r>
      <w:proofErr w:type="gramEnd"/>
      <w:r>
        <w:t xml:space="preserve"> </w:t>
      </w:r>
      <w:proofErr w:type="gramStart"/>
      <w:r>
        <w:t>Namun, hal ini dapat mencegah risiko kerugian bisnis pada perusahaan.</w:t>
      </w:r>
      <w:proofErr w:type="gramEnd"/>
    </w:p>
    <w:p w14:paraId="53ABC9BA" w14:textId="77777777" w:rsidR="00410FAE" w:rsidRDefault="00410FAE" w:rsidP="00247C96">
      <w:pPr>
        <w:pStyle w:val="NoSpacing"/>
      </w:pPr>
      <w:r>
        <w:t xml:space="preserve">Berikut aspek-aspek yang penting dalam keamanan sistem </w:t>
      </w:r>
      <w:proofErr w:type="gramStart"/>
      <w:r>
        <w:t>informasi :</w:t>
      </w:r>
      <w:proofErr w:type="gramEnd"/>
    </w:p>
    <w:p w14:paraId="07E00A11" w14:textId="77777777" w:rsidR="00447985" w:rsidRDefault="00447985" w:rsidP="00247C96">
      <w:pPr>
        <w:pStyle w:val="NoSpacing"/>
      </w:pPr>
    </w:p>
    <w:p w14:paraId="38EEF2F6" w14:textId="1022D9AE" w:rsidR="00447985" w:rsidRDefault="00447985" w:rsidP="00447985">
      <w:pPr>
        <w:pStyle w:val="NoSpacing"/>
        <w:numPr>
          <w:ilvl w:val="0"/>
          <w:numId w:val="8"/>
        </w:numPr>
      </w:pPr>
      <w:r w:rsidRPr="00447985">
        <w:t>Privasi ata</w:t>
      </w:r>
      <w:r>
        <w:t>u kerahasiaan informasi bertujuan agar</w:t>
      </w:r>
      <w:r w:rsidRPr="00447985">
        <w:t xml:space="preserve"> data tidak bisa diakses oleh sembarang orang.</w:t>
      </w:r>
    </w:p>
    <w:p w14:paraId="24059A0A" w14:textId="10D8C697" w:rsidR="00447985" w:rsidRDefault="00447985" w:rsidP="00447985">
      <w:pPr>
        <w:pStyle w:val="NoSpacing"/>
        <w:numPr>
          <w:ilvl w:val="0"/>
          <w:numId w:val="8"/>
        </w:numPr>
      </w:pPr>
      <w:r>
        <w:t>Integritas,</w:t>
      </w:r>
      <w:r w:rsidRPr="00447985">
        <w:t xml:space="preserve"> data </w:t>
      </w:r>
      <w:proofErr w:type="gramStart"/>
      <w:r>
        <w:t>akan</w:t>
      </w:r>
      <w:proofErr w:type="gramEnd"/>
      <w:r>
        <w:t xml:space="preserve"> tetap aman</w:t>
      </w:r>
      <w:r w:rsidRPr="00447985">
        <w:t xml:space="preserve"> seperti semula dan tidak akan mengalami</w:t>
      </w:r>
      <w:r>
        <w:t xml:space="preserve"> perubahan secara sengaja ataupun</w:t>
      </w:r>
      <w:r w:rsidRPr="00447985">
        <w:t xml:space="preserve"> tidak disengaja.</w:t>
      </w:r>
    </w:p>
    <w:p w14:paraId="67475510" w14:textId="50A71081" w:rsidR="00447985" w:rsidRDefault="00447985" w:rsidP="00447985">
      <w:pPr>
        <w:pStyle w:val="NoSpacing"/>
        <w:numPr>
          <w:ilvl w:val="0"/>
          <w:numId w:val="8"/>
        </w:numPr>
      </w:pPr>
      <w:r>
        <w:t>Autentikasi untuk</w:t>
      </w:r>
      <w:r w:rsidRPr="00447985">
        <w:t xml:space="preserve"> </w:t>
      </w:r>
      <w:r>
        <w:t>meng</w:t>
      </w:r>
      <w:r w:rsidRPr="00447985">
        <w:t>identifikasi pengakses data</w:t>
      </w:r>
      <w:r>
        <w:t>.</w:t>
      </w:r>
    </w:p>
    <w:p w14:paraId="7C60FDE6" w14:textId="40C9470D" w:rsidR="00663900" w:rsidRDefault="00663900" w:rsidP="00663900">
      <w:pPr>
        <w:pStyle w:val="NoSpacing"/>
        <w:numPr>
          <w:ilvl w:val="0"/>
          <w:numId w:val="8"/>
        </w:numPr>
      </w:pPr>
      <w:r w:rsidRPr="00663900">
        <w:t>Tand</w:t>
      </w:r>
      <w:r>
        <w:t>a tangan sebagai bukti sah</w:t>
      </w:r>
      <w:r w:rsidRPr="00663900">
        <w:t xml:space="preserve"> suatu informasi</w:t>
      </w:r>
      <w:proofErr w:type="gramStart"/>
      <w:r>
        <w:t>.</w:t>
      </w:r>
      <w:r w:rsidRPr="00663900">
        <w:t>.</w:t>
      </w:r>
      <w:proofErr w:type="gramEnd"/>
    </w:p>
    <w:p w14:paraId="4B2F7C75" w14:textId="0066CAED" w:rsidR="00247C96" w:rsidRPr="00247C96" w:rsidRDefault="00410FAE" w:rsidP="00247C96">
      <w:pPr>
        <w:pStyle w:val="NoSpacing"/>
      </w:pPr>
      <w:r>
        <w:t xml:space="preserve"> </w:t>
      </w:r>
    </w:p>
    <w:p w14:paraId="2CA8F94C" w14:textId="69035152" w:rsidR="00991854" w:rsidRPr="00BF3926" w:rsidRDefault="00991854" w:rsidP="00991854">
      <w:pPr>
        <w:pStyle w:val="Heading2"/>
      </w:pPr>
      <w:r>
        <w:t>2.4</w:t>
      </w:r>
      <w:r>
        <w:tab/>
        <w:t>Konsep Dasar Sistem</w:t>
      </w:r>
    </w:p>
    <w:p w14:paraId="15483ED9" w14:textId="77777777" w:rsidR="00991854" w:rsidRPr="00991854" w:rsidRDefault="00991854" w:rsidP="00991854"/>
    <w:p w14:paraId="171D2E34" w14:textId="77777777" w:rsidR="00BF3926" w:rsidRDefault="00BB4091" w:rsidP="00BB4091">
      <w:pPr>
        <w:pStyle w:val="NoSpacing"/>
      </w:pPr>
      <w:r>
        <w:tab/>
      </w:r>
    </w:p>
    <w:p w14:paraId="58CC7493" w14:textId="00B20F22" w:rsidR="00BB4091" w:rsidRDefault="00991854" w:rsidP="00BF3926">
      <w:pPr>
        <w:pStyle w:val="Heading2"/>
      </w:pPr>
      <w:r>
        <w:t>2.4.1</w:t>
      </w:r>
      <w:r w:rsidR="00BF3926">
        <w:tab/>
      </w:r>
      <w:proofErr w:type="gramStart"/>
      <w:r w:rsidR="00BF3926">
        <w:t xml:space="preserve">Pengertian </w:t>
      </w:r>
      <w:r w:rsidR="00BB4091">
        <w:t xml:space="preserve"> </w:t>
      </w:r>
      <w:r w:rsidR="00BF3926">
        <w:t>Website</w:t>
      </w:r>
      <w:proofErr w:type="gramEnd"/>
    </w:p>
    <w:p w14:paraId="720D7DFF" w14:textId="77777777" w:rsidR="00BF3926" w:rsidRDefault="00BF3926" w:rsidP="00BF3926"/>
    <w:p w14:paraId="1EABF0F8" w14:textId="5BAFA077" w:rsidR="00BF3926" w:rsidRDefault="00991854" w:rsidP="00BF3926">
      <w:pPr>
        <w:pStyle w:val="Heading2"/>
      </w:pPr>
      <w:r>
        <w:lastRenderedPageBreak/>
        <w:t>2.4.2</w:t>
      </w:r>
      <w:r w:rsidR="00BF3926">
        <w:tab/>
        <w:t>Pengertian Phishing</w:t>
      </w:r>
    </w:p>
    <w:p w14:paraId="272677EA" w14:textId="77777777" w:rsidR="00BF3926" w:rsidRDefault="00BF3926" w:rsidP="00BF3926">
      <w:pPr>
        <w:pStyle w:val="Heading2"/>
      </w:pPr>
    </w:p>
    <w:p w14:paraId="47DBDEDF" w14:textId="6A20FB1C" w:rsidR="00BF3926" w:rsidRDefault="00991854" w:rsidP="00BF3926">
      <w:pPr>
        <w:pStyle w:val="Heading2"/>
      </w:pPr>
      <w:r>
        <w:t>2.4.3</w:t>
      </w:r>
      <w:r w:rsidR="00BF3926">
        <w:tab/>
        <w:t>Pengertian Ai</w:t>
      </w:r>
    </w:p>
    <w:p w14:paraId="0E4E5683" w14:textId="6ACDF0EF" w:rsidR="00991854" w:rsidRDefault="00991854" w:rsidP="00991854">
      <w:pPr>
        <w:pStyle w:val="Heading2"/>
      </w:pPr>
      <w:r>
        <w:t>2.4.4</w:t>
      </w:r>
      <w:r>
        <w:tab/>
        <w:t>Pengertian Deteksi</w:t>
      </w:r>
    </w:p>
    <w:p w14:paraId="69FEB0B5" w14:textId="77777777" w:rsidR="00991854" w:rsidRDefault="00991854" w:rsidP="00991854"/>
    <w:p w14:paraId="79A0F137" w14:textId="48E2DF5B" w:rsidR="00991854" w:rsidRDefault="00991854" w:rsidP="00991854">
      <w:pPr>
        <w:pStyle w:val="Heading2"/>
      </w:pPr>
      <w:r>
        <w:t>2.5</w:t>
      </w:r>
      <w:r>
        <w:tab/>
      </w:r>
      <w:proofErr w:type="gramStart"/>
      <w:r>
        <w:t>UML(</w:t>
      </w:r>
      <w:proofErr w:type="gramEnd"/>
      <w:r>
        <w:t>Unified Modeling Language)</w:t>
      </w:r>
    </w:p>
    <w:p w14:paraId="429F81D9" w14:textId="28327624" w:rsidR="00991854" w:rsidRPr="00991854" w:rsidRDefault="004D777F" w:rsidP="004D777F">
      <w:pPr>
        <w:pStyle w:val="Heading2"/>
      </w:pPr>
      <w:r>
        <w:t>2.6</w:t>
      </w:r>
      <w:r>
        <w:tab/>
        <w:t>Metode Perancangan Aplikasi</w:t>
      </w:r>
    </w:p>
    <w:p w14:paraId="4419774E" w14:textId="77777777" w:rsidR="00A0257C" w:rsidRDefault="00A0257C" w:rsidP="00A0257C">
      <w:pPr>
        <w:pStyle w:val="NoSpacing"/>
        <w:ind w:left="720" w:firstLine="720"/>
      </w:pPr>
    </w:p>
    <w:p w14:paraId="2002B452" w14:textId="77777777" w:rsidR="00A0257C" w:rsidRPr="00A0257C" w:rsidRDefault="00A0257C" w:rsidP="00A0257C">
      <w:pPr>
        <w:pStyle w:val="NoSpacing"/>
        <w:ind w:left="720" w:firstLine="720"/>
      </w:pPr>
    </w:p>
    <w:p w14:paraId="22075FB6" w14:textId="77777777" w:rsidR="0092619D" w:rsidRDefault="0092619D" w:rsidP="00B252D0">
      <w:pPr>
        <w:pStyle w:val="NoSpacing"/>
        <w:ind w:left="720" w:firstLine="720"/>
      </w:pPr>
    </w:p>
    <w:p w14:paraId="0FEF8866" w14:textId="77777777" w:rsidR="0092619D" w:rsidRDefault="0092619D" w:rsidP="00B252D0">
      <w:pPr>
        <w:pStyle w:val="NoSpacing"/>
        <w:ind w:left="720" w:firstLine="720"/>
      </w:pPr>
    </w:p>
    <w:sectPr w:rsidR="0092619D" w:rsidSect="00673E15">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6778B"/>
    <w:multiLevelType w:val="hybridMultilevel"/>
    <w:tmpl w:val="A264465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nsid w:val="1A630DD1"/>
    <w:multiLevelType w:val="multilevel"/>
    <w:tmpl w:val="661489E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BF7083D"/>
    <w:multiLevelType w:val="multilevel"/>
    <w:tmpl w:val="6C8243F6"/>
    <w:lvl w:ilvl="0">
      <w:start w:val="1"/>
      <w:numFmt w:val="decimal"/>
      <w:lvlText w:val="%1."/>
      <w:lvlJc w:val="left"/>
      <w:pPr>
        <w:ind w:left="1080" w:hanging="360"/>
      </w:p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25B002D5"/>
    <w:multiLevelType w:val="hybridMultilevel"/>
    <w:tmpl w:val="B388FCA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nsid w:val="41EB061E"/>
    <w:multiLevelType w:val="hybridMultilevel"/>
    <w:tmpl w:val="BB44C74C"/>
    <w:lvl w:ilvl="0" w:tplc="3809000F">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5994FAE"/>
    <w:multiLevelType w:val="hybridMultilevel"/>
    <w:tmpl w:val="1164A9A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nsid w:val="4A197763"/>
    <w:multiLevelType w:val="hybridMultilevel"/>
    <w:tmpl w:val="C30647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4810E7"/>
    <w:multiLevelType w:val="hybridMultilevel"/>
    <w:tmpl w:val="50DC825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5"/>
  </w:num>
  <w:num w:numId="3">
    <w:abstractNumId w:val="0"/>
  </w:num>
  <w:num w:numId="4">
    <w:abstractNumId w:val="7"/>
  </w:num>
  <w:num w:numId="5">
    <w:abstractNumId w:val="3"/>
  </w:num>
  <w:num w:numId="6">
    <w:abstractNumId w:val="2"/>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75E3"/>
    <w:rsid w:val="00012662"/>
    <w:rsid w:val="00025818"/>
    <w:rsid w:val="000271D9"/>
    <w:rsid w:val="00033A44"/>
    <w:rsid w:val="000377A2"/>
    <w:rsid w:val="000474D5"/>
    <w:rsid w:val="00071048"/>
    <w:rsid w:val="00077D7B"/>
    <w:rsid w:val="0009046C"/>
    <w:rsid w:val="000A5E87"/>
    <w:rsid w:val="000B4342"/>
    <w:rsid w:val="000D389F"/>
    <w:rsid w:val="000E0ECE"/>
    <w:rsid w:val="000E208E"/>
    <w:rsid w:val="00130875"/>
    <w:rsid w:val="0014463F"/>
    <w:rsid w:val="001507A7"/>
    <w:rsid w:val="00157149"/>
    <w:rsid w:val="00161C22"/>
    <w:rsid w:val="0017306C"/>
    <w:rsid w:val="0018082A"/>
    <w:rsid w:val="00193B43"/>
    <w:rsid w:val="001B5B00"/>
    <w:rsid w:val="001B7356"/>
    <w:rsid w:val="001C58D7"/>
    <w:rsid w:val="001F0070"/>
    <w:rsid w:val="00200056"/>
    <w:rsid w:val="002115CD"/>
    <w:rsid w:val="002158E5"/>
    <w:rsid w:val="00247C96"/>
    <w:rsid w:val="002546C7"/>
    <w:rsid w:val="00270012"/>
    <w:rsid w:val="002763E7"/>
    <w:rsid w:val="00282FBF"/>
    <w:rsid w:val="0029632F"/>
    <w:rsid w:val="002A3E5C"/>
    <w:rsid w:val="002A479C"/>
    <w:rsid w:val="002C51DB"/>
    <w:rsid w:val="002E4B92"/>
    <w:rsid w:val="0030510C"/>
    <w:rsid w:val="003117E0"/>
    <w:rsid w:val="00315F67"/>
    <w:rsid w:val="00326705"/>
    <w:rsid w:val="00351D74"/>
    <w:rsid w:val="00363EA2"/>
    <w:rsid w:val="003819FA"/>
    <w:rsid w:val="00385181"/>
    <w:rsid w:val="00393A22"/>
    <w:rsid w:val="003A75E3"/>
    <w:rsid w:val="003B7382"/>
    <w:rsid w:val="003C67B1"/>
    <w:rsid w:val="00401665"/>
    <w:rsid w:val="00405359"/>
    <w:rsid w:val="00410FAE"/>
    <w:rsid w:val="00411485"/>
    <w:rsid w:val="00421A6C"/>
    <w:rsid w:val="00447985"/>
    <w:rsid w:val="00451CA9"/>
    <w:rsid w:val="0046105C"/>
    <w:rsid w:val="00485D51"/>
    <w:rsid w:val="004B606E"/>
    <w:rsid w:val="004C783E"/>
    <w:rsid w:val="004D3E92"/>
    <w:rsid w:val="004D5DF9"/>
    <w:rsid w:val="004D777F"/>
    <w:rsid w:val="004F6073"/>
    <w:rsid w:val="00527E2C"/>
    <w:rsid w:val="00530AAC"/>
    <w:rsid w:val="00537904"/>
    <w:rsid w:val="00545FB5"/>
    <w:rsid w:val="005621C3"/>
    <w:rsid w:val="00564894"/>
    <w:rsid w:val="00564C98"/>
    <w:rsid w:val="0059448F"/>
    <w:rsid w:val="00596886"/>
    <w:rsid w:val="005A484D"/>
    <w:rsid w:val="005A6ABD"/>
    <w:rsid w:val="005B4EF8"/>
    <w:rsid w:val="005C027B"/>
    <w:rsid w:val="005C5F2E"/>
    <w:rsid w:val="006104A9"/>
    <w:rsid w:val="00617C21"/>
    <w:rsid w:val="00656AD3"/>
    <w:rsid w:val="00663900"/>
    <w:rsid w:val="00673E15"/>
    <w:rsid w:val="00680AFA"/>
    <w:rsid w:val="006856CD"/>
    <w:rsid w:val="006A0915"/>
    <w:rsid w:val="006A3533"/>
    <w:rsid w:val="006A36F0"/>
    <w:rsid w:val="006C2721"/>
    <w:rsid w:val="006C697C"/>
    <w:rsid w:val="006E216F"/>
    <w:rsid w:val="006E53E5"/>
    <w:rsid w:val="006F1C8E"/>
    <w:rsid w:val="0072775E"/>
    <w:rsid w:val="007823A1"/>
    <w:rsid w:val="007F0EC0"/>
    <w:rsid w:val="00801034"/>
    <w:rsid w:val="0082763C"/>
    <w:rsid w:val="008352F0"/>
    <w:rsid w:val="00852963"/>
    <w:rsid w:val="00855A49"/>
    <w:rsid w:val="008755EF"/>
    <w:rsid w:val="00885C79"/>
    <w:rsid w:val="00887E7F"/>
    <w:rsid w:val="008C1B55"/>
    <w:rsid w:val="008C489F"/>
    <w:rsid w:val="008F2701"/>
    <w:rsid w:val="008F51FD"/>
    <w:rsid w:val="0092619D"/>
    <w:rsid w:val="0094106B"/>
    <w:rsid w:val="00962B34"/>
    <w:rsid w:val="00983A3F"/>
    <w:rsid w:val="009910AF"/>
    <w:rsid w:val="00991854"/>
    <w:rsid w:val="009B5BA0"/>
    <w:rsid w:val="009C086F"/>
    <w:rsid w:val="009D0B13"/>
    <w:rsid w:val="009F0F50"/>
    <w:rsid w:val="00A0257C"/>
    <w:rsid w:val="00A23AB1"/>
    <w:rsid w:val="00A412A6"/>
    <w:rsid w:val="00A562F2"/>
    <w:rsid w:val="00A93953"/>
    <w:rsid w:val="00AC5E66"/>
    <w:rsid w:val="00AC63C9"/>
    <w:rsid w:val="00AD01B4"/>
    <w:rsid w:val="00B00A6E"/>
    <w:rsid w:val="00B05700"/>
    <w:rsid w:val="00B15895"/>
    <w:rsid w:val="00B252D0"/>
    <w:rsid w:val="00B31839"/>
    <w:rsid w:val="00B41387"/>
    <w:rsid w:val="00B44237"/>
    <w:rsid w:val="00B44B80"/>
    <w:rsid w:val="00B450FB"/>
    <w:rsid w:val="00BA517B"/>
    <w:rsid w:val="00BB3543"/>
    <w:rsid w:val="00BB4091"/>
    <w:rsid w:val="00BB49BE"/>
    <w:rsid w:val="00BE04DA"/>
    <w:rsid w:val="00BE60BB"/>
    <w:rsid w:val="00BF3926"/>
    <w:rsid w:val="00C0376C"/>
    <w:rsid w:val="00C256B6"/>
    <w:rsid w:val="00C277B1"/>
    <w:rsid w:val="00C27D09"/>
    <w:rsid w:val="00C6556B"/>
    <w:rsid w:val="00C94CBC"/>
    <w:rsid w:val="00C96B7A"/>
    <w:rsid w:val="00CD012D"/>
    <w:rsid w:val="00CD024D"/>
    <w:rsid w:val="00CD35B2"/>
    <w:rsid w:val="00CE07E9"/>
    <w:rsid w:val="00D14E43"/>
    <w:rsid w:val="00D16457"/>
    <w:rsid w:val="00D21A02"/>
    <w:rsid w:val="00D275A8"/>
    <w:rsid w:val="00D32603"/>
    <w:rsid w:val="00D3375A"/>
    <w:rsid w:val="00D46E71"/>
    <w:rsid w:val="00D507B3"/>
    <w:rsid w:val="00D6030B"/>
    <w:rsid w:val="00D61808"/>
    <w:rsid w:val="00D80D66"/>
    <w:rsid w:val="00D91C4D"/>
    <w:rsid w:val="00D934D6"/>
    <w:rsid w:val="00D975CE"/>
    <w:rsid w:val="00DA0C2B"/>
    <w:rsid w:val="00DB6191"/>
    <w:rsid w:val="00DC2D03"/>
    <w:rsid w:val="00DE672B"/>
    <w:rsid w:val="00E057F8"/>
    <w:rsid w:val="00E1742E"/>
    <w:rsid w:val="00E20018"/>
    <w:rsid w:val="00E26EF6"/>
    <w:rsid w:val="00E53F77"/>
    <w:rsid w:val="00E714F9"/>
    <w:rsid w:val="00E71E92"/>
    <w:rsid w:val="00E72818"/>
    <w:rsid w:val="00E97C9D"/>
    <w:rsid w:val="00EA3826"/>
    <w:rsid w:val="00EA7BF1"/>
    <w:rsid w:val="00EB6DF2"/>
    <w:rsid w:val="00ED3104"/>
    <w:rsid w:val="00F14718"/>
    <w:rsid w:val="00F446DA"/>
    <w:rsid w:val="00F55520"/>
    <w:rsid w:val="00F619FF"/>
    <w:rsid w:val="00F63E9C"/>
    <w:rsid w:val="00F719EB"/>
    <w:rsid w:val="00F71F17"/>
    <w:rsid w:val="00F93611"/>
    <w:rsid w:val="00F97315"/>
    <w:rsid w:val="00F975EC"/>
    <w:rsid w:val="00FA1F3A"/>
    <w:rsid w:val="00FA3125"/>
    <w:rsid w:val="00FA51BB"/>
    <w:rsid w:val="00FF499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FB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2F2"/>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DC2D03"/>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DC2D03"/>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4F6073"/>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1507A7"/>
    <w:pPr>
      <w:keepNext/>
      <w:keepLines/>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393A22"/>
    <w:pPr>
      <w:keepNext/>
      <w:keepLines/>
      <w:spacing w:before="4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2D03"/>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C2D0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4F6073"/>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507A7"/>
    <w:rPr>
      <w:rFonts w:ascii="Times New Roman" w:eastAsiaTheme="majorEastAsia" w:hAnsi="Times New Roman" w:cstheme="majorBidi"/>
      <w:b/>
      <w:iCs/>
      <w:color w:val="000000" w:themeColor="text1"/>
      <w:sz w:val="24"/>
    </w:rPr>
  </w:style>
  <w:style w:type="paragraph" w:styleId="ListParagraph">
    <w:name w:val="List Paragraph"/>
    <w:basedOn w:val="Normal"/>
    <w:uiPriority w:val="34"/>
    <w:qFormat/>
    <w:rsid w:val="001507A7"/>
    <w:pPr>
      <w:ind w:left="720"/>
    </w:pPr>
  </w:style>
  <w:style w:type="paragraph" w:styleId="NoSpacing">
    <w:name w:val="No Spacing"/>
    <w:uiPriority w:val="1"/>
    <w:qFormat/>
    <w:rsid w:val="00B15895"/>
    <w:pPr>
      <w:spacing w:after="0" w:line="240" w:lineRule="auto"/>
      <w:jc w:val="both"/>
    </w:pPr>
    <w:rPr>
      <w:rFonts w:ascii="Times New Roman" w:hAnsi="Times New Roman"/>
      <w:sz w:val="24"/>
    </w:rPr>
  </w:style>
  <w:style w:type="character" w:customStyle="1" w:styleId="Heading5Char">
    <w:name w:val="Heading 5 Char"/>
    <w:basedOn w:val="DefaultParagraphFont"/>
    <w:link w:val="Heading5"/>
    <w:uiPriority w:val="9"/>
    <w:rsid w:val="00393A22"/>
    <w:rPr>
      <w:rFonts w:ascii="Times New Roman" w:eastAsiaTheme="majorEastAsia" w:hAnsi="Times New Roman" w:cstheme="majorBidi"/>
      <w:b/>
      <w:sz w:val="24"/>
    </w:rPr>
  </w:style>
  <w:style w:type="paragraph" w:styleId="BalloonText">
    <w:name w:val="Balloon Text"/>
    <w:basedOn w:val="Normal"/>
    <w:link w:val="BalloonTextChar"/>
    <w:uiPriority w:val="99"/>
    <w:semiHidden/>
    <w:unhideWhenUsed/>
    <w:rsid w:val="002700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01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62F2"/>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DC2D03"/>
    <w:pPr>
      <w:keepNext/>
      <w:keepLines/>
      <w:spacing w:before="240" w:after="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DC2D03"/>
    <w:pPr>
      <w:keepNext/>
      <w:keepLines/>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4F6073"/>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1507A7"/>
    <w:pPr>
      <w:keepNext/>
      <w:keepLines/>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393A22"/>
    <w:pPr>
      <w:keepNext/>
      <w:keepLines/>
      <w:spacing w:before="4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2D03"/>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C2D0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4F6073"/>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1507A7"/>
    <w:rPr>
      <w:rFonts w:ascii="Times New Roman" w:eastAsiaTheme="majorEastAsia" w:hAnsi="Times New Roman" w:cstheme="majorBidi"/>
      <w:b/>
      <w:iCs/>
      <w:color w:val="000000" w:themeColor="text1"/>
      <w:sz w:val="24"/>
    </w:rPr>
  </w:style>
  <w:style w:type="paragraph" w:styleId="ListParagraph">
    <w:name w:val="List Paragraph"/>
    <w:basedOn w:val="Normal"/>
    <w:uiPriority w:val="34"/>
    <w:qFormat/>
    <w:rsid w:val="001507A7"/>
    <w:pPr>
      <w:ind w:left="720"/>
    </w:pPr>
  </w:style>
  <w:style w:type="paragraph" w:styleId="NoSpacing">
    <w:name w:val="No Spacing"/>
    <w:uiPriority w:val="1"/>
    <w:qFormat/>
    <w:rsid w:val="00B15895"/>
    <w:pPr>
      <w:spacing w:after="0" w:line="240" w:lineRule="auto"/>
      <w:jc w:val="both"/>
    </w:pPr>
    <w:rPr>
      <w:rFonts w:ascii="Times New Roman" w:hAnsi="Times New Roman"/>
      <w:sz w:val="24"/>
    </w:rPr>
  </w:style>
  <w:style w:type="character" w:customStyle="1" w:styleId="Heading5Char">
    <w:name w:val="Heading 5 Char"/>
    <w:basedOn w:val="DefaultParagraphFont"/>
    <w:link w:val="Heading5"/>
    <w:uiPriority w:val="9"/>
    <w:rsid w:val="00393A22"/>
    <w:rPr>
      <w:rFonts w:ascii="Times New Roman" w:eastAsiaTheme="majorEastAsia" w:hAnsi="Times New Roman" w:cstheme="majorBidi"/>
      <w:b/>
      <w:sz w:val="24"/>
    </w:rPr>
  </w:style>
  <w:style w:type="paragraph" w:styleId="BalloonText">
    <w:name w:val="Balloon Text"/>
    <w:basedOn w:val="Normal"/>
    <w:link w:val="BalloonTextChar"/>
    <w:uiPriority w:val="99"/>
    <w:semiHidden/>
    <w:unhideWhenUsed/>
    <w:rsid w:val="002700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01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FD2E4E-7A5F-4FCA-9A72-035D27D19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706</Words>
  <Characters>2113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ya Batara</dc:creator>
  <cp:lastModifiedBy>ismail - [2010]</cp:lastModifiedBy>
  <cp:revision>2</cp:revision>
  <dcterms:created xsi:type="dcterms:W3CDTF">2023-03-20T03:31:00Z</dcterms:created>
  <dcterms:modified xsi:type="dcterms:W3CDTF">2023-03-20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e1bd38-5a4c-3e2f-8b24-60a2284f960f</vt:lpwstr>
  </property>
  <property fmtid="{D5CDD505-2E9C-101B-9397-08002B2CF9AE}" pid="24" name="Mendeley Citation Style_1">
    <vt:lpwstr>http://www.zotero.org/styles/ieee</vt:lpwstr>
  </property>
</Properties>
</file>